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6B2C86" w14:textId="77777777" w:rsidR="005E7BB6" w:rsidRPr="00DE3CD5" w:rsidRDefault="00827826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  <w:r w:rsidRPr="00DE3CD5">
        <w:rPr>
          <w:rFonts w:eastAsia="Calibri"/>
          <w:b/>
          <w:color w:val="000000"/>
        </w:rPr>
        <w:t>TITLE:</w:t>
      </w:r>
      <w:r w:rsidRPr="00DE3CD5">
        <w:rPr>
          <w:rFonts w:eastAsia="Calibri"/>
          <w:color w:val="000000"/>
        </w:rPr>
        <w:t xml:space="preserve"> </w:t>
      </w:r>
    </w:p>
    <w:p w14:paraId="3798177A" w14:textId="36AB1033" w:rsidR="00575F03" w:rsidRPr="00DE3CD5" w:rsidRDefault="00575F03" w:rsidP="00666C2B">
      <w:pPr>
        <w:contextualSpacing/>
      </w:pPr>
      <w:r w:rsidRPr="00DE3CD5">
        <w:t>Fertility preservation in patients with severe ovarian dysfunction</w:t>
      </w:r>
      <w:r w:rsidR="00B932CB" w:rsidRPr="00DE3CD5">
        <w:t xml:space="preserve"> </w:t>
      </w:r>
    </w:p>
    <w:p w14:paraId="60C97477" w14:textId="77777777" w:rsidR="005E7BB6" w:rsidRPr="00DE3CD5" w:rsidRDefault="005E7BB6" w:rsidP="00666C2B">
      <w:pPr>
        <w:contextualSpacing/>
        <w:rPr>
          <w:b/>
        </w:rPr>
      </w:pPr>
    </w:p>
    <w:p w14:paraId="2B85EE92" w14:textId="77777777" w:rsidR="005E7BB6" w:rsidRPr="00DE3CD5" w:rsidRDefault="00827826" w:rsidP="00666C2B">
      <w:pPr>
        <w:contextualSpacing/>
        <w:rPr>
          <w:color w:val="808080"/>
        </w:rPr>
      </w:pPr>
      <w:r w:rsidRPr="00DE3CD5">
        <w:rPr>
          <w:rFonts w:eastAsia="Calibri"/>
          <w:b/>
        </w:rPr>
        <w:t xml:space="preserve">AUTHORS AND AFFILIATIONS: </w:t>
      </w:r>
    </w:p>
    <w:p w14:paraId="4C1E1BBF" w14:textId="3FA45605" w:rsidR="00575F03" w:rsidRPr="00DE3CD5" w:rsidRDefault="00575F03" w:rsidP="00666C2B">
      <w:pPr>
        <w:contextualSpacing/>
      </w:pPr>
      <w:r w:rsidRPr="00DE3CD5">
        <w:t>Yuta Kawagoe</w:t>
      </w:r>
      <w:r w:rsidRPr="00DE3CD5">
        <w:rPr>
          <w:vertAlign w:val="superscript"/>
        </w:rPr>
        <w:t>1</w:t>
      </w:r>
      <w:r w:rsidRPr="00DE3CD5">
        <w:t>, Kazuhiro Kawamura</w:t>
      </w:r>
      <w:r w:rsidRPr="00DE3CD5">
        <w:rPr>
          <w:vertAlign w:val="superscript"/>
        </w:rPr>
        <w:t>1</w:t>
      </w:r>
      <w:r w:rsidR="00B932CB" w:rsidRPr="00DE3CD5">
        <w:t xml:space="preserve"> </w:t>
      </w:r>
    </w:p>
    <w:p w14:paraId="3A1B5DE1" w14:textId="77777777" w:rsidR="005E7BB6" w:rsidRPr="00DE3CD5" w:rsidRDefault="005E7BB6" w:rsidP="00666C2B">
      <w:pPr>
        <w:contextualSpacing/>
        <w:rPr>
          <w:color w:val="808080"/>
        </w:rPr>
      </w:pPr>
    </w:p>
    <w:p w14:paraId="46ED655E" w14:textId="672DC5B7" w:rsidR="00575F03" w:rsidRPr="00DE3CD5" w:rsidRDefault="00575F03" w:rsidP="00666C2B">
      <w:pPr>
        <w:pStyle w:val="a"/>
        <w:contextualSpacing/>
        <w:jc w:val="both"/>
        <w:rPr>
          <w:rFonts w:ascii="Calibri" w:hAnsi="Calibri" w:cs="Calibri"/>
          <w:color w:val="000000" w:themeColor="text1"/>
          <w:sz w:val="24"/>
          <w:szCs w:val="24"/>
          <w:u w:color="3C3637"/>
        </w:rPr>
      </w:pPr>
      <w:r w:rsidRPr="00DE3CD5">
        <w:rPr>
          <w:rFonts w:ascii="Calibri" w:hAnsi="Calibri" w:cs="Calibri"/>
          <w:color w:val="000000" w:themeColor="text1"/>
          <w:sz w:val="24"/>
          <w:szCs w:val="24"/>
          <w:u w:color="3C3637"/>
          <w:vertAlign w:val="superscript"/>
        </w:rPr>
        <w:t>1</w:t>
      </w:r>
      <w:r w:rsidRPr="00DE3CD5">
        <w:rPr>
          <w:rFonts w:ascii="Calibri" w:hAnsi="Calibri" w:cs="Calibri"/>
          <w:color w:val="000000" w:themeColor="text1"/>
          <w:sz w:val="24"/>
          <w:szCs w:val="24"/>
          <w:u w:color="3C3637"/>
        </w:rPr>
        <w:t xml:space="preserve">Advanced Reproduction </w:t>
      </w:r>
      <w:r w:rsidR="00962586" w:rsidRPr="00DE3CD5">
        <w:rPr>
          <w:rFonts w:ascii="Calibri" w:hAnsi="Calibri" w:cs="Calibri"/>
          <w:color w:val="000000" w:themeColor="text1"/>
          <w:sz w:val="24"/>
          <w:szCs w:val="24"/>
          <w:u w:color="3C3637"/>
        </w:rPr>
        <w:t xml:space="preserve">Medicine </w:t>
      </w:r>
      <w:r w:rsidRPr="00DE3CD5">
        <w:rPr>
          <w:rFonts w:ascii="Calibri" w:hAnsi="Calibri" w:cs="Calibri"/>
          <w:color w:val="000000" w:themeColor="text1"/>
          <w:sz w:val="24"/>
          <w:szCs w:val="24"/>
          <w:u w:color="3C3637"/>
        </w:rPr>
        <w:t>Research Center, Department of Obstetrics and Gynecology, International University of Health and Welfare</w:t>
      </w:r>
      <w:r w:rsidR="00944C5C" w:rsidRPr="00DE3CD5">
        <w:rPr>
          <w:rFonts w:ascii="Calibri" w:hAnsi="Calibri" w:cs="Calibri"/>
          <w:color w:val="000000" w:themeColor="text1"/>
          <w:sz w:val="24"/>
          <w:szCs w:val="24"/>
          <w:u w:color="3C3637"/>
        </w:rPr>
        <w:t xml:space="preserve"> School of Medicine</w:t>
      </w:r>
      <w:r w:rsidR="003061FC" w:rsidRPr="00DE3CD5">
        <w:rPr>
          <w:rFonts w:ascii="Calibri" w:hAnsi="Calibri" w:cs="Calibri"/>
          <w:color w:val="000000" w:themeColor="text1"/>
          <w:sz w:val="24"/>
          <w:szCs w:val="24"/>
          <w:u w:color="3C3637"/>
        </w:rPr>
        <w:t>, Nar</w:t>
      </w:r>
      <w:r w:rsidR="00613056" w:rsidRPr="00DE3CD5">
        <w:rPr>
          <w:rFonts w:ascii="Calibri" w:hAnsi="Calibri" w:cs="Calibri"/>
          <w:color w:val="000000" w:themeColor="text1"/>
          <w:sz w:val="24"/>
          <w:szCs w:val="24"/>
          <w:u w:color="3C3637"/>
        </w:rPr>
        <w:t>i</w:t>
      </w:r>
      <w:r w:rsidR="003061FC" w:rsidRPr="00DE3CD5">
        <w:rPr>
          <w:rFonts w:ascii="Calibri" w:hAnsi="Calibri" w:cs="Calibri"/>
          <w:color w:val="000000" w:themeColor="text1"/>
          <w:sz w:val="24"/>
          <w:szCs w:val="24"/>
          <w:u w:color="3C3637"/>
        </w:rPr>
        <w:t>ta, Japan</w:t>
      </w:r>
    </w:p>
    <w:p w14:paraId="1C569ED1" w14:textId="77777777" w:rsidR="00575F03" w:rsidRPr="00DE3CD5" w:rsidRDefault="00575F03" w:rsidP="00666C2B">
      <w:pPr>
        <w:pStyle w:val="a"/>
        <w:contextualSpacing/>
        <w:jc w:val="both"/>
        <w:rPr>
          <w:rFonts w:ascii="Calibri" w:hAnsi="Calibri" w:cs="Calibri"/>
          <w:color w:val="000000" w:themeColor="text1"/>
          <w:sz w:val="24"/>
          <w:szCs w:val="24"/>
          <w:u w:color="3C3637"/>
        </w:rPr>
      </w:pPr>
    </w:p>
    <w:p w14:paraId="42177F55" w14:textId="77777777" w:rsidR="00F519F7" w:rsidRPr="00DE3CD5" w:rsidRDefault="00F519F7" w:rsidP="00666C2B">
      <w:pPr>
        <w:pStyle w:val="a"/>
        <w:contextualSpacing/>
        <w:jc w:val="both"/>
        <w:rPr>
          <w:rFonts w:ascii="Calibri" w:hAnsi="Calibri" w:cs="Calibri"/>
          <w:color w:val="000000" w:themeColor="text1"/>
          <w:sz w:val="24"/>
          <w:szCs w:val="24"/>
          <w:u w:color="3C3637"/>
        </w:rPr>
      </w:pPr>
      <w:r w:rsidRPr="00DE3CD5">
        <w:rPr>
          <w:rFonts w:ascii="Calibri" w:hAnsi="Calibri" w:cs="Calibri"/>
          <w:color w:val="000000" w:themeColor="text1"/>
          <w:sz w:val="24"/>
          <w:szCs w:val="24"/>
          <w:u w:color="3C3637"/>
        </w:rPr>
        <w:t>Email address of co-authors</w:t>
      </w:r>
    </w:p>
    <w:p w14:paraId="1A7CBDB1" w14:textId="77777777" w:rsidR="00F519F7" w:rsidRPr="00DE3CD5" w:rsidRDefault="00AD7E50" w:rsidP="00666C2B">
      <w:pPr>
        <w:pStyle w:val="a"/>
        <w:contextualSpacing/>
        <w:jc w:val="both"/>
        <w:rPr>
          <w:rFonts w:ascii="Calibri" w:hAnsi="Calibri" w:cs="Calibri"/>
          <w:color w:val="000000" w:themeColor="text1"/>
          <w:sz w:val="24"/>
          <w:szCs w:val="24"/>
          <w:u w:color="3C3637"/>
        </w:rPr>
      </w:pPr>
      <w:r w:rsidRPr="00DE3CD5">
        <w:rPr>
          <w:rFonts w:ascii="Calibri" w:hAnsi="Calibri" w:cs="Calibri"/>
          <w:color w:val="000000" w:themeColor="text1"/>
          <w:sz w:val="24"/>
          <w:szCs w:val="24"/>
          <w:u w:color="3C3637"/>
        </w:rPr>
        <w:t>y-kawagoe</w:t>
      </w:r>
      <w:r w:rsidR="00F519F7" w:rsidRPr="00DE3CD5">
        <w:rPr>
          <w:rFonts w:ascii="Calibri" w:hAnsi="Calibri" w:cs="Calibri"/>
          <w:color w:val="000000" w:themeColor="text1"/>
          <w:sz w:val="24"/>
          <w:szCs w:val="24"/>
          <w:u w:color="3C3637"/>
        </w:rPr>
        <w:t>@</w:t>
      </w:r>
      <w:r w:rsidRPr="00DE3CD5">
        <w:rPr>
          <w:rFonts w:ascii="Calibri" w:hAnsi="Calibri" w:cs="Calibri"/>
          <w:color w:val="000000" w:themeColor="text1"/>
          <w:sz w:val="24"/>
          <w:szCs w:val="24"/>
          <w:u w:color="3C3637"/>
        </w:rPr>
        <w:t>iuhw.ac.jp</w:t>
      </w:r>
    </w:p>
    <w:p w14:paraId="33BB228C" w14:textId="77777777" w:rsidR="00F519F7" w:rsidRPr="00DE3CD5" w:rsidRDefault="00F519F7" w:rsidP="00666C2B">
      <w:pPr>
        <w:pStyle w:val="a"/>
        <w:contextualSpacing/>
        <w:jc w:val="both"/>
        <w:rPr>
          <w:rFonts w:ascii="Calibri" w:hAnsi="Calibri" w:cs="Calibri"/>
          <w:color w:val="3D3638"/>
          <w:sz w:val="24"/>
          <w:szCs w:val="24"/>
          <w:u w:color="3C3637"/>
        </w:rPr>
      </w:pPr>
    </w:p>
    <w:p w14:paraId="2D2936F1" w14:textId="77777777" w:rsidR="00575F03" w:rsidRPr="00DE3CD5" w:rsidRDefault="00575F03" w:rsidP="00666C2B">
      <w:pPr>
        <w:contextualSpacing/>
        <w:rPr>
          <w:color w:val="000000" w:themeColor="text1"/>
        </w:rPr>
      </w:pPr>
      <w:r w:rsidRPr="00DE3CD5">
        <w:rPr>
          <w:color w:val="000000" w:themeColor="text1"/>
        </w:rPr>
        <w:t>Corresponding author:</w:t>
      </w:r>
    </w:p>
    <w:p w14:paraId="212D8C7A" w14:textId="77777777" w:rsidR="00575F03" w:rsidRPr="00DE3CD5" w:rsidRDefault="00575F03" w:rsidP="00666C2B">
      <w:pPr>
        <w:contextualSpacing/>
        <w:rPr>
          <w:color w:val="000000" w:themeColor="text1"/>
        </w:rPr>
      </w:pPr>
      <w:r w:rsidRPr="00DE3CD5">
        <w:rPr>
          <w:color w:val="000000" w:themeColor="text1"/>
        </w:rPr>
        <w:t>kazuhironanami@gmail.com</w:t>
      </w:r>
    </w:p>
    <w:p w14:paraId="6B72DE63" w14:textId="77777777" w:rsidR="005E7BB6" w:rsidRPr="00DE3CD5" w:rsidRDefault="005E7BB6" w:rsidP="00666C2B">
      <w:pPr>
        <w:contextualSpacing/>
        <w:rPr>
          <w:color w:val="808080"/>
        </w:rPr>
      </w:pPr>
    </w:p>
    <w:p w14:paraId="30CA7367" w14:textId="77777777" w:rsidR="005E7BB6" w:rsidRPr="00DE3CD5" w:rsidRDefault="00827826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 w:themeColor="text1"/>
        </w:rPr>
      </w:pPr>
      <w:r w:rsidRPr="00DE3CD5">
        <w:rPr>
          <w:rFonts w:eastAsia="Calibri"/>
          <w:b/>
          <w:color w:val="000000" w:themeColor="text1"/>
        </w:rPr>
        <w:t>KEYWORDS:</w:t>
      </w:r>
    </w:p>
    <w:p w14:paraId="61B9FE92" w14:textId="77777777" w:rsidR="005E7BB6" w:rsidRPr="00DE3CD5" w:rsidRDefault="00F519F7" w:rsidP="00666C2B">
      <w:pPr>
        <w:contextualSpacing/>
        <w:rPr>
          <w:color w:val="000000" w:themeColor="text1"/>
        </w:rPr>
      </w:pPr>
      <w:r w:rsidRPr="00DE3CD5">
        <w:rPr>
          <w:rFonts w:eastAsia="Calibri"/>
          <w:color w:val="000000" w:themeColor="text1"/>
        </w:rPr>
        <w:t xml:space="preserve">Drug-free IVA, fertility preservation, </w:t>
      </w:r>
      <w:r w:rsidR="0032653B" w:rsidRPr="00DE3CD5">
        <w:rPr>
          <w:rFonts w:eastAsia="Calibri"/>
          <w:color w:val="000000" w:themeColor="text1"/>
        </w:rPr>
        <w:t xml:space="preserve">follicle growth, Hippo signaling, infertility, In-vitro activation, </w:t>
      </w:r>
      <w:r w:rsidRPr="00DE3CD5">
        <w:rPr>
          <w:rFonts w:eastAsia="Calibri"/>
          <w:color w:val="000000" w:themeColor="text1"/>
        </w:rPr>
        <w:t xml:space="preserve">ovarian </w:t>
      </w:r>
      <w:proofErr w:type="gramStart"/>
      <w:r w:rsidRPr="00DE3CD5">
        <w:rPr>
          <w:rFonts w:eastAsia="Calibri"/>
          <w:color w:val="000000" w:themeColor="text1"/>
        </w:rPr>
        <w:t>dysfunction</w:t>
      </w:r>
      <w:proofErr w:type="gramEnd"/>
    </w:p>
    <w:p w14:paraId="3768242C" w14:textId="77777777" w:rsidR="005E7BB6" w:rsidRPr="00DE3CD5" w:rsidRDefault="005E7BB6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 w:themeColor="text1"/>
        </w:rPr>
      </w:pPr>
    </w:p>
    <w:p w14:paraId="31406C80" w14:textId="77777777" w:rsidR="005E7BB6" w:rsidRPr="00DE3CD5" w:rsidRDefault="00827826" w:rsidP="00666C2B">
      <w:pPr>
        <w:contextualSpacing/>
        <w:rPr>
          <w:color w:val="000000" w:themeColor="text1"/>
        </w:rPr>
      </w:pPr>
      <w:r w:rsidRPr="00DE3CD5">
        <w:rPr>
          <w:rFonts w:eastAsia="Calibri"/>
          <w:b/>
          <w:color w:val="000000" w:themeColor="text1"/>
        </w:rPr>
        <w:t>SUMMARY:</w:t>
      </w:r>
      <w:r w:rsidRPr="00DE3CD5">
        <w:rPr>
          <w:rFonts w:eastAsia="Calibri"/>
          <w:color w:val="000000" w:themeColor="text1"/>
        </w:rPr>
        <w:t xml:space="preserve"> </w:t>
      </w:r>
    </w:p>
    <w:p w14:paraId="0F8F2D0A" w14:textId="7CCC3DA5" w:rsidR="005E7BB6" w:rsidRPr="00DE3CD5" w:rsidRDefault="00F519F7" w:rsidP="00666C2B">
      <w:pPr>
        <w:contextualSpacing/>
        <w:rPr>
          <w:rFonts w:eastAsia="Calibri"/>
          <w:color w:val="000000" w:themeColor="text1"/>
        </w:rPr>
      </w:pPr>
      <w:r w:rsidRPr="00DE3CD5">
        <w:rPr>
          <w:rFonts w:eastAsia="Calibri"/>
          <w:color w:val="000000" w:themeColor="text1"/>
        </w:rPr>
        <w:t>We present</w:t>
      </w:r>
      <w:r w:rsidR="00962586" w:rsidRPr="00DE3CD5">
        <w:rPr>
          <w:rFonts w:eastAsia="Calibri"/>
          <w:color w:val="000000" w:themeColor="text1"/>
        </w:rPr>
        <w:t xml:space="preserve"> details of </w:t>
      </w:r>
      <w:r w:rsidRPr="00DE3CD5">
        <w:rPr>
          <w:rFonts w:eastAsia="Calibri"/>
          <w:color w:val="000000" w:themeColor="text1"/>
        </w:rPr>
        <w:t xml:space="preserve">laboratory </w:t>
      </w:r>
      <w:r w:rsidR="003061FC" w:rsidRPr="00DE3CD5">
        <w:rPr>
          <w:rFonts w:eastAsia="Calibri"/>
          <w:color w:val="000000" w:themeColor="text1"/>
        </w:rPr>
        <w:t>procedures for</w:t>
      </w:r>
      <w:r w:rsidR="00057DAA" w:rsidRPr="00DE3CD5">
        <w:rPr>
          <w:rFonts w:eastAsia="Calibri"/>
          <w:color w:val="000000" w:themeColor="text1"/>
        </w:rPr>
        <w:t xml:space="preserve"> </w:t>
      </w:r>
      <w:r w:rsidRPr="00DE3CD5">
        <w:rPr>
          <w:rFonts w:eastAsia="Calibri"/>
          <w:color w:val="000000" w:themeColor="text1"/>
        </w:rPr>
        <w:t>drug-free</w:t>
      </w:r>
      <w:r w:rsidR="00057DAA" w:rsidRPr="00DE3CD5">
        <w:rPr>
          <w:rFonts w:eastAsia="Calibri"/>
          <w:color w:val="000000" w:themeColor="text1"/>
        </w:rPr>
        <w:t xml:space="preserve"> </w:t>
      </w:r>
      <w:r w:rsidR="004F3DDE" w:rsidRPr="00DE3CD5">
        <w:rPr>
          <w:rFonts w:eastAsia="Calibri"/>
          <w:color w:val="000000" w:themeColor="text1"/>
        </w:rPr>
        <w:t>i</w:t>
      </w:r>
      <w:r w:rsidR="003061FC" w:rsidRPr="00DE3CD5">
        <w:rPr>
          <w:rFonts w:eastAsia="Calibri"/>
          <w:color w:val="000000" w:themeColor="text1"/>
        </w:rPr>
        <w:t xml:space="preserve">n </w:t>
      </w:r>
      <w:r w:rsidR="004F3DDE" w:rsidRPr="00DE3CD5">
        <w:rPr>
          <w:rFonts w:eastAsia="Calibri"/>
          <w:color w:val="000000" w:themeColor="text1"/>
        </w:rPr>
        <w:t>v</w:t>
      </w:r>
      <w:r w:rsidR="003061FC" w:rsidRPr="00DE3CD5">
        <w:rPr>
          <w:rFonts w:eastAsia="Calibri"/>
          <w:color w:val="000000" w:themeColor="text1"/>
        </w:rPr>
        <w:t xml:space="preserve">itro </w:t>
      </w:r>
      <w:r w:rsidR="004F3DDE" w:rsidRPr="00DE3CD5">
        <w:rPr>
          <w:rFonts w:eastAsia="Calibri"/>
          <w:color w:val="000000" w:themeColor="text1"/>
        </w:rPr>
        <w:t>a</w:t>
      </w:r>
      <w:r w:rsidR="003061FC" w:rsidRPr="00DE3CD5">
        <w:rPr>
          <w:rFonts w:eastAsia="Calibri"/>
          <w:color w:val="000000" w:themeColor="text1"/>
        </w:rPr>
        <w:t>ctivation (</w:t>
      </w:r>
      <w:r w:rsidR="00057DAA" w:rsidRPr="00DE3CD5">
        <w:rPr>
          <w:rFonts w:eastAsia="Calibri"/>
          <w:color w:val="000000" w:themeColor="text1"/>
        </w:rPr>
        <w:t>I</w:t>
      </w:r>
      <w:r w:rsidRPr="00DE3CD5">
        <w:rPr>
          <w:rFonts w:eastAsia="Calibri"/>
          <w:color w:val="000000" w:themeColor="text1"/>
        </w:rPr>
        <w:t>VA</w:t>
      </w:r>
      <w:r w:rsidR="003061FC" w:rsidRPr="00DE3CD5">
        <w:rPr>
          <w:rFonts w:eastAsia="Calibri"/>
          <w:color w:val="000000" w:themeColor="text1"/>
        </w:rPr>
        <w:t>) of ovarian follicles</w:t>
      </w:r>
      <w:r w:rsidRPr="00DE3CD5">
        <w:rPr>
          <w:rFonts w:eastAsia="Calibri"/>
          <w:color w:val="000000" w:themeColor="text1"/>
        </w:rPr>
        <w:t xml:space="preserve"> for</w:t>
      </w:r>
      <w:r w:rsidR="00057DAA" w:rsidRPr="00DE3CD5">
        <w:rPr>
          <w:rFonts w:eastAsia="Calibri"/>
          <w:color w:val="000000" w:themeColor="text1"/>
        </w:rPr>
        <w:t xml:space="preserve"> patient</w:t>
      </w:r>
      <w:r w:rsidR="00B9673C" w:rsidRPr="00DE3CD5">
        <w:rPr>
          <w:rFonts w:eastAsia="Calibri"/>
          <w:color w:val="000000" w:themeColor="text1"/>
        </w:rPr>
        <w:t>s</w:t>
      </w:r>
      <w:r w:rsidR="00057DAA" w:rsidRPr="00DE3CD5">
        <w:rPr>
          <w:rFonts w:eastAsia="Calibri"/>
          <w:color w:val="000000" w:themeColor="text1"/>
        </w:rPr>
        <w:t xml:space="preserve"> with severe ovarian dysfunction. This method </w:t>
      </w:r>
      <w:r w:rsidR="00DD0A1D" w:rsidRPr="00DE3CD5">
        <w:rPr>
          <w:rFonts w:eastAsia="Calibri"/>
          <w:color w:val="000000" w:themeColor="text1"/>
        </w:rPr>
        <w:t xml:space="preserve">could increase </w:t>
      </w:r>
      <w:r w:rsidR="00057DAA" w:rsidRPr="00DE3CD5">
        <w:rPr>
          <w:rFonts w:eastAsia="Calibri"/>
          <w:color w:val="000000" w:themeColor="text1"/>
        </w:rPr>
        <w:t>the number of retriev</w:t>
      </w:r>
      <w:r w:rsidR="003061FC" w:rsidRPr="00DE3CD5">
        <w:rPr>
          <w:rFonts w:eastAsia="Calibri"/>
          <w:color w:val="000000" w:themeColor="text1"/>
        </w:rPr>
        <w:t>able</w:t>
      </w:r>
      <w:r w:rsidR="00057DAA" w:rsidRPr="00DE3CD5">
        <w:rPr>
          <w:rFonts w:eastAsia="Calibri"/>
          <w:color w:val="000000" w:themeColor="text1"/>
        </w:rPr>
        <w:t xml:space="preserve"> oocytes per ovarian </w:t>
      </w:r>
      <w:r w:rsidR="003061FC" w:rsidRPr="00DE3CD5">
        <w:rPr>
          <w:rFonts w:eastAsia="Calibri"/>
          <w:color w:val="000000" w:themeColor="text1"/>
        </w:rPr>
        <w:t>hyper</w:t>
      </w:r>
      <w:r w:rsidR="00057DAA" w:rsidRPr="00DE3CD5">
        <w:rPr>
          <w:rFonts w:eastAsia="Calibri"/>
          <w:color w:val="000000" w:themeColor="text1"/>
        </w:rPr>
        <w:t>stimulation</w:t>
      </w:r>
      <w:r w:rsidR="00DD0A1D" w:rsidRPr="00DE3CD5">
        <w:rPr>
          <w:rFonts w:eastAsia="Calibri"/>
          <w:color w:val="000000" w:themeColor="text1"/>
        </w:rPr>
        <w:t xml:space="preserve"> and benefit fertility preservation </w:t>
      </w:r>
      <w:r w:rsidR="003061FC" w:rsidRPr="00DE3CD5">
        <w:rPr>
          <w:rFonts w:eastAsia="Calibri"/>
          <w:color w:val="000000" w:themeColor="text1"/>
        </w:rPr>
        <w:t>for</w:t>
      </w:r>
      <w:r w:rsidR="00DD0A1D" w:rsidRPr="00DE3CD5">
        <w:rPr>
          <w:rFonts w:eastAsia="Calibri"/>
          <w:color w:val="000000" w:themeColor="text1"/>
        </w:rPr>
        <w:t xml:space="preserve"> those patients</w:t>
      </w:r>
      <w:r w:rsidR="00B9673C" w:rsidRPr="00DE3CD5">
        <w:rPr>
          <w:rFonts w:eastAsia="Calibri"/>
          <w:color w:val="000000" w:themeColor="text1"/>
        </w:rPr>
        <w:t>.</w:t>
      </w:r>
    </w:p>
    <w:p w14:paraId="02BF9780" w14:textId="77777777" w:rsidR="005E7BB6" w:rsidRPr="00DE3CD5" w:rsidRDefault="005E7BB6" w:rsidP="00666C2B">
      <w:pPr>
        <w:contextualSpacing/>
      </w:pPr>
    </w:p>
    <w:p w14:paraId="0B23CC31" w14:textId="77777777" w:rsidR="005E7BB6" w:rsidRPr="00DE3CD5" w:rsidRDefault="00827826" w:rsidP="00666C2B">
      <w:pPr>
        <w:contextualSpacing/>
        <w:rPr>
          <w:color w:val="808080"/>
        </w:rPr>
      </w:pPr>
      <w:r w:rsidRPr="00DE3CD5">
        <w:rPr>
          <w:rFonts w:eastAsia="Calibri"/>
          <w:b/>
        </w:rPr>
        <w:t>ABSTRACT:</w:t>
      </w:r>
      <w:r w:rsidRPr="00DE3CD5">
        <w:rPr>
          <w:rFonts w:eastAsia="Calibri"/>
        </w:rPr>
        <w:t xml:space="preserve"> </w:t>
      </w:r>
    </w:p>
    <w:p w14:paraId="775D1A3D" w14:textId="1427DE60" w:rsidR="00575F03" w:rsidRPr="00DE3CD5" w:rsidRDefault="003061FC" w:rsidP="00666C2B">
      <w:pPr>
        <w:contextualSpacing/>
      </w:pPr>
      <w:r w:rsidRPr="00DE3CD5">
        <w:t>O</w:t>
      </w:r>
      <w:r w:rsidR="00575F03" w:rsidRPr="00DE3CD5">
        <w:t>varian function progressive</w:t>
      </w:r>
      <w:r w:rsidR="00B9673C" w:rsidRPr="00DE3CD5">
        <w:t>ly</w:t>
      </w:r>
      <w:r w:rsidR="00575F03" w:rsidRPr="00DE3CD5">
        <w:t xml:space="preserve"> </w:t>
      </w:r>
      <w:r w:rsidRPr="00DE3CD5">
        <w:t>declin</w:t>
      </w:r>
      <w:r w:rsidR="00B9673C" w:rsidRPr="00DE3CD5">
        <w:t>e</w:t>
      </w:r>
      <w:r w:rsidR="00B932CB" w:rsidRPr="00DE3CD5">
        <w:t>s</w:t>
      </w:r>
      <w:r w:rsidR="00B9673C" w:rsidRPr="00DE3CD5">
        <w:t xml:space="preserve"> </w:t>
      </w:r>
      <w:r w:rsidRPr="00DE3CD5">
        <w:t>during</w:t>
      </w:r>
      <w:r w:rsidR="00575F03" w:rsidRPr="00DE3CD5">
        <w:t xml:space="preserve"> aging and </w:t>
      </w:r>
      <w:r w:rsidRPr="00DE3CD5">
        <w:t xml:space="preserve">in </w:t>
      </w:r>
      <w:r w:rsidR="00575F03" w:rsidRPr="00DE3CD5">
        <w:t>some pathophysiological conditions including karyotype abnormality, autoimmune diseases, chemo- and radiation-therapies, a</w:t>
      </w:r>
      <w:r w:rsidRPr="00DE3CD5">
        <w:t>s well as</w:t>
      </w:r>
      <w:r w:rsidR="00575F03" w:rsidRPr="00DE3CD5">
        <w:t xml:space="preserve"> ovarian surgeries. </w:t>
      </w:r>
      <w:r w:rsidRPr="00DE3CD5">
        <w:t>I</w:t>
      </w:r>
      <w:r w:rsidR="00575F03" w:rsidRPr="00DE3CD5">
        <w:t xml:space="preserve">n </w:t>
      </w:r>
      <w:r w:rsidR="00216FF6" w:rsidRPr="00DE3CD5">
        <w:t>unmarried</w:t>
      </w:r>
      <w:r w:rsidR="00575F03" w:rsidRPr="00DE3CD5">
        <w:t xml:space="preserve"> women with severe ovarian dysfunction, fertility preservation is important for future pregnanc</w:t>
      </w:r>
      <w:r w:rsidRPr="00DE3CD5">
        <w:t>ies</w:t>
      </w:r>
      <w:r w:rsidR="00575F03" w:rsidRPr="00DE3CD5">
        <w:t>. Although oocyte cryopreservation is</w:t>
      </w:r>
      <w:r w:rsidR="00B9673C" w:rsidRPr="00DE3CD5">
        <w:t xml:space="preserve"> an</w:t>
      </w:r>
      <w:r w:rsidR="00575F03" w:rsidRPr="00DE3CD5">
        <w:t xml:space="preserve"> established method for fertility preservation, these patients could </w:t>
      </w:r>
      <w:r w:rsidRPr="00DE3CD5">
        <w:t>only preserve</w:t>
      </w:r>
      <w:r w:rsidR="00575F03" w:rsidRPr="00DE3CD5">
        <w:t xml:space="preserve"> </w:t>
      </w:r>
      <w:r w:rsidRPr="00DE3CD5">
        <w:t xml:space="preserve">a </w:t>
      </w:r>
      <w:r w:rsidR="00575F03" w:rsidRPr="00DE3CD5">
        <w:t xml:space="preserve">limited number of oocytes even after ovarian </w:t>
      </w:r>
      <w:r w:rsidRPr="00DE3CD5">
        <w:t>hyper</w:t>
      </w:r>
      <w:r w:rsidR="00575F03" w:rsidRPr="00DE3CD5">
        <w:t>stimulation</w:t>
      </w:r>
      <w:r w:rsidRPr="00DE3CD5">
        <w:t xml:space="preserve">, </w:t>
      </w:r>
      <w:r w:rsidR="00575F03" w:rsidRPr="00DE3CD5">
        <w:t>lead</w:t>
      </w:r>
      <w:r w:rsidRPr="00DE3CD5">
        <w:t>ing</w:t>
      </w:r>
      <w:r w:rsidR="00B9673C" w:rsidRPr="00DE3CD5">
        <w:t xml:space="preserve"> to</w:t>
      </w:r>
      <w:r w:rsidR="00575F03" w:rsidRPr="00DE3CD5">
        <w:t xml:space="preserve"> repeated </w:t>
      </w:r>
      <w:r w:rsidRPr="00DE3CD5">
        <w:t>stimulation</w:t>
      </w:r>
      <w:r w:rsidR="00575F03" w:rsidRPr="00DE3CD5">
        <w:t xml:space="preserve">s to ensure sufficient oocytes to guarantee </w:t>
      </w:r>
      <w:r w:rsidRPr="00DE3CD5">
        <w:t>future pregnancy</w:t>
      </w:r>
      <w:r w:rsidR="00575F03" w:rsidRPr="00DE3CD5">
        <w:t xml:space="preserve">. To solve this issue, we have recently developed </w:t>
      </w:r>
      <w:r w:rsidR="00DE3CD5" w:rsidRPr="00DE3CD5">
        <w:t>a</w:t>
      </w:r>
      <w:r w:rsidR="00575F03" w:rsidRPr="00DE3CD5">
        <w:t xml:space="preserve"> drug-free in vitro activation (IVA) procedure, which enable us to stimulate early stage</w:t>
      </w:r>
      <w:r w:rsidRPr="00DE3CD5">
        <w:t>s</w:t>
      </w:r>
      <w:r w:rsidR="00575F03" w:rsidRPr="00DE3CD5">
        <w:t xml:space="preserve"> of ovarian follicles to develop to </w:t>
      </w:r>
      <w:r w:rsidR="00D65E3B" w:rsidRPr="00DE3CD5">
        <w:t xml:space="preserve">the </w:t>
      </w:r>
      <w:r w:rsidR="00575F03" w:rsidRPr="00DE3CD5">
        <w:t xml:space="preserve">preantral follicle stage. These preantral follicles </w:t>
      </w:r>
      <w:r w:rsidR="00B9673C" w:rsidRPr="00DE3CD5">
        <w:t>can</w:t>
      </w:r>
      <w:r w:rsidR="00575F03" w:rsidRPr="00DE3CD5">
        <w:t xml:space="preserve"> respond </w:t>
      </w:r>
      <w:r w:rsidR="00B9673C" w:rsidRPr="00DE3CD5">
        <w:t xml:space="preserve">to </w:t>
      </w:r>
      <w:r w:rsidR="00DE3CD5" w:rsidRPr="00DE3CD5">
        <w:t>the</w:t>
      </w:r>
      <w:r w:rsidR="00575F03" w:rsidRPr="00DE3CD5">
        <w:t xml:space="preserve"> unique protocol of gonadotropin stimulation, resulting in increase</w:t>
      </w:r>
      <w:r w:rsidR="00D65E3B" w:rsidRPr="00DE3CD5">
        <w:t>d</w:t>
      </w:r>
      <w:r w:rsidR="00575F03" w:rsidRPr="00DE3CD5">
        <w:t xml:space="preserve"> number of retrieved oocytes per ovarian stimulation for cryopreservation. The drug-free IVA comprised from the surgical approach and ovarian stimulation. We removed </w:t>
      </w:r>
      <w:r w:rsidR="00E01D52" w:rsidRPr="00DE3CD5">
        <w:t xml:space="preserve">a </w:t>
      </w:r>
      <w:r w:rsidR="00575F03" w:rsidRPr="00DE3CD5">
        <w:t xml:space="preserve">part of cortex from one or both ovaries from patients </w:t>
      </w:r>
      <w:r w:rsidR="00D65E3B" w:rsidRPr="00DE3CD5">
        <w:t>under</w:t>
      </w:r>
      <w:r w:rsidR="00575F03" w:rsidRPr="00DE3CD5">
        <w:t xml:space="preserve"> laparoscop</w:t>
      </w:r>
      <w:r w:rsidR="00D65E3B" w:rsidRPr="00DE3CD5">
        <w:t>ic surgery</w:t>
      </w:r>
      <w:r w:rsidR="00575F03" w:rsidRPr="00DE3CD5">
        <w:t xml:space="preserve">. The ovarian cortical tissues were cut into small cubes to disrupt </w:t>
      </w:r>
      <w:r w:rsidR="00E01D52" w:rsidRPr="00DE3CD5">
        <w:t xml:space="preserve">the </w:t>
      </w:r>
      <w:r w:rsidR="00575F03" w:rsidRPr="00DE3CD5">
        <w:t xml:space="preserve">Hippo signaling pathway </w:t>
      </w:r>
      <w:r w:rsidR="00E01D52" w:rsidRPr="00DE3CD5">
        <w:t>and</w:t>
      </w:r>
      <w:r w:rsidR="00575F03" w:rsidRPr="00DE3CD5">
        <w:t xml:space="preserve"> stimulate the development of </w:t>
      </w:r>
      <w:proofErr w:type="gramStart"/>
      <w:r w:rsidR="00575F03" w:rsidRPr="00DE3CD5">
        <w:t>early stage</w:t>
      </w:r>
      <w:proofErr w:type="gramEnd"/>
      <w:r w:rsidR="00575F03" w:rsidRPr="00DE3CD5">
        <w:t xml:space="preserve"> follicles. These cubes were grafted </w:t>
      </w:r>
      <w:proofErr w:type="spellStart"/>
      <w:r w:rsidR="00E01D52" w:rsidRPr="00DE3CD5">
        <w:t>orthotropically</w:t>
      </w:r>
      <w:proofErr w:type="spellEnd"/>
      <w:r w:rsidR="00E01D52" w:rsidRPr="00DE3CD5">
        <w:t xml:space="preserve"> </w:t>
      </w:r>
      <w:r w:rsidR="00575F03" w:rsidRPr="00DE3CD5">
        <w:t xml:space="preserve">into remaining ovaries as well as beneath the serosa of both Fallopian tubes. We have already published the surgical procedure of the drug-free IVA and the protocol of </w:t>
      </w:r>
      <w:r w:rsidR="00E01D52" w:rsidRPr="00DE3CD5">
        <w:t>subsequent</w:t>
      </w:r>
      <w:r w:rsidR="00575F03" w:rsidRPr="00DE3CD5">
        <w:t xml:space="preserve"> ovarian stimulation, but herein we present the details of laboratory method</w:t>
      </w:r>
      <w:r w:rsidR="00E01D52" w:rsidRPr="00DE3CD5">
        <w:t>s</w:t>
      </w:r>
      <w:r w:rsidR="00575F03" w:rsidRPr="00DE3CD5">
        <w:t xml:space="preserve"> required for drug-free IVA.</w:t>
      </w:r>
    </w:p>
    <w:p w14:paraId="49C48DF6" w14:textId="77777777" w:rsidR="005E7BB6" w:rsidRPr="00DE3CD5" w:rsidRDefault="005E7BB6" w:rsidP="00666C2B">
      <w:pPr>
        <w:contextualSpacing/>
      </w:pPr>
    </w:p>
    <w:p w14:paraId="1486F202" w14:textId="77777777" w:rsidR="005E7BB6" w:rsidRPr="00DE3CD5" w:rsidRDefault="00827826" w:rsidP="00666C2B">
      <w:pPr>
        <w:contextualSpacing/>
        <w:rPr>
          <w:color w:val="808080"/>
        </w:rPr>
      </w:pPr>
      <w:r w:rsidRPr="00DE3CD5">
        <w:rPr>
          <w:rFonts w:eastAsia="Calibri"/>
          <w:b/>
        </w:rPr>
        <w:t>INTRODUCTION:</w:t>
      </w:r>
      <w:r w:rsidRPr="00DE3CD5">
        <w:rPr>
          <w:rFonts w:eastAsia="Calibri"/>
          <w:color w:val="808080"/>
        </w:rPr>
        <w:t xml:space="preserve"> </w:t>
      </w:r>
    </w:p>
    <w:p w14:paraId="1025062E" w14:textId="4CE07A25" w:rsidR="00E5792C" w:rsidRPr="00DE3CD5" w:rsidRDefault="00E01D52" w:rsidP="00666C2B">
      <w:pPr>
        <w:contextualSpacing/>
      </w:pPr>
      <w:r w:rsidRPr="00DE3CD5">
        <w:t>O</w:t>
      </w:r>
      <w:r w:rsidR="0060444E" w:rsidRPr="00DE3CD5">
        <w:t xml:space="preserve">varian function </w:t>
      </w:r>
      <w:r w:rsidRPr="00DE3CD5">
        <w:t>decline</w:t>
      </w:r>
      <w:r w:rsidR="004F3DDE" w:rsidRPr="00DE3CD5">
        <w:t>s</w:t>
      </w:r>
      <w:r w:rsidR="0060444E" w:rsidRPr="00DE3CD5">
        <w:t xml:space="preserve"> progressive</w:t>
      </w:r>
      <w:r w:rsidR="00B9673C" w:rsidRPr="00DE3CD5">
        <w:t>ly</w:t>
      </w:r>
      <w:r w:rsidR="0060444E" w:rsidRPr="00DE3CD5">
        <w:t xml:space="preserve"> </w:t>
      </w:r>
      <w:r w:rsidRPr="00DE3CD5">
        <w:t>during</w:t>
      </w:r>
      <w:r w:rsidR="0060444E" w:rsidRPr="00DE3CD5">
        <w:t xml:space="preserve"> aging and some pathophysiological conditions including karyotype abnormality, autoimmune diseases, chemo- and radiation-therapies, and ovarian surgeries. </w:t>
      </w:r>
      <w:r w:rsidR="00153E38" w:rsidRPr="00DE3CD5">
        <w:t>F</w:t>
      </w:r>
      <w:r w:rsidR="002D3CBF" w:rsidRPr="00DE3CD5">
        <w:t xml:space="preserve">ertility preservation is </w:t>
      </w:r>
      <w:r w:rsidR="00DD0A1D" w:rsidRPr="00DE3CD5">
        <w:t>one of the best options</w:t>
      </w:r>
      <w:r w:rsidR="00153E38" w:rsidRPr="00DE3CD5">
        <w:t xml:space="preserve"> for </w:t>
      </w:r>
      <w:r w:rsidR="00216FF6" w:rsidRPr="00DE3CD5">
        <w:t>unmarried</w:t>
      </w:r>
      <w:r w:rsidR="00153E38" w:rsidRPr="00DE3CD5">
        <w:t xml:space="preserve"> women with severe ovarian dysfunction </w:t>
      </w:r>
      <w:r w:rsidR="002D3CBF" w:rsidRPr="00DE3CD5">
        <w:t xml:space="preserve">to </w:t>
      </w:r>
      <w:r w:rsidRPr="00DE3CD5">
        <w:t>preserve</w:t>
      </w:r>
      <w:r w:rsidR="002D3CBF" w:rsidRPr="00DE3CD5">
        <w:t xml:space="preserve"> their </w:t>
      </w:r>
      <w:r w:rsidR="004F3DDE" w:rsidRPr="00DE3CD5">
        <w:t>potential</w:t>
      </w:r>
      <w:r w:rsidR="002D3CBF" w:rsidRPr="00DE3CD5">
        <w:t xml:space="preserve"> for future pregnancy.</w:t>
      </w:r>
      <w:r w:rsidR="00B9673C" w:rsidRPr="00DE3CD5">
        <w:t xml:space="preserve"> </w:t>
      </w:r>
      <w:r w:rsidR="00DD0A1D" w:rsidRPr="00DE3CD5">
        <w:t>For fertility preservation, currently two methods are</w:t>
      </w:r>
      <w:r w:rsidR="00E5792C" w:rsidRPr="00DE3CD5">
        <w:t xml:space="preserve"> available mostly in the onco</w:t>
      </w:r>
      <w:r w:rsidRPr="00DE3CD5">
        <w:t>-</w:t>
      </w:r>
      <w:r w:rsidR="00E5792C" w:rsidRPr="00DE3CD5">
        <w:t>fertility field</w:t>
      </w:r>
      <w:r w:rsidR="00DD0A1D" w:rsidRPr="00DE3CD5">
        <w:t xml:space="preserve">. </w:t>
      </w:r>
      <w:r w:rsidR="00153E38" w:rsidRPr="00DE3CD5">
        <w:t xml:space="preserve">Oocyte cryopreservation is </w:t>
      </w:r>
      <w:r w:rsidR="00B9673C" w:rsidRPr="00DE3CD5">
        <w:t xml:space="preserve">a </w:t>
      </w:r>
      <w:r w:rsidR="00153E38" w:rsidRPr="00DE3CD5">
        <w:t>well</w:t>
      </w:r>
      <w:r w:rsidR="00B9673C" w:rsidRPr="00DE3CD5">
        <w:t>-</w:t>
      </w:r>
      <w:r w:rsidRPr="00DE3CD5">
        <w:t>established</w:t>
      </w:r>
      <w:r w:rsidR="00153E38" w:rsidRPr="00DE3CD5">
        <w:t xml:space="preserve"> </w:t>
      </w:r>
      <w:r w:rsidR="0056344C" w:rsidRPr="00DE3CD5">
        <w:t>procedure</w:t>
      </w:r>
      <w:r w:rsidR="00153E38" w:rsidRPr="00DE3CD5">
        <w:t xml:space="preserve"> for fertility preservation</w:t>
      </w:r>
      <w:r w:rsidR="00CE534B" w:rsidRPr="00DE3CD5">
        <w:t xml:space="preserve"> and</w:t>
      </w:r>
      <w:r w:rsidR="00153E38" w:rsidRPr="00DE3CD5">
        <w:t xml:space="preserve"> </w:t>
      </w:r>
      <w:r w:rsidR="0056344C" w:rsidRPr="00DE3CD5">
        <w:t>m</w:t>
      </w:r>
      <w:r w:rsidR="003C13BC" w:rsidRPr="00DE3CD5">
        <w:t>any success</w:t>
      </w:r>
      <w:r w:rsidR="0056344C" w:rsidRPr="00DE3CD5">
        <w:t>ful</w:t>
      </w:r>
      <w:r w:rsidR="003C13BC" w:rsidRPr="00DE3CD5">
        <w:t xml:space="preserve"> cases </w:t>
      </w:r>
      <w:r w:rsidR="0056344C" w:rsidRPr="00DE3CD5">
        <w:t>have</w:t>
      </w:r>
      <w:r w:rsidR="003C13BC" w:rsidRPr="00DE3CD5">
        <w:t xml:space="preserve"> </w:t>
      </w:r>
      <w:r w:rsidR="0056344C" w:rsidRPr="00DE3CD5">
        <w:t xml:space="preserve">been </w:t>
      </w:r>
      <w:r w:rsidR="003C13BC" w:rsidRPr="00DE3CD5">
        <w:t>reported</w:t>
      </w:r>
      <w:r w:rsidR="000868F6" w:rsidRPr="00DE3CD5">
        <w:fldChar w:fldCharType="begin">
          <w:fldData xml:space="preserve">PEVuZE5vdGU+PENpdGU+PEF1dGhvcj5MaWFuZzwvQXV0aG9yPjxZZWFyPjIwMTY8L1llYXI+PFJl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MaWFuZzwvQXV0aG9yPjxZZWFyPjIwMTY8L1llYXI+PFJl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0868F6" w:rsidRPr="00DE3CD5">
        <w:fldChar w:fldCharType="separate"/>
      </w:r>
      <w:r w:rsidR="00DD5DF8" w:rsidRPr="00DE3CD5">
        <w:rPr>
          <w:noProof/>
          <w:vertAlign w:val="superscript"/>
        </w:rPr>
        <w:t>1,2</w:t>
      </w:r>
      <w:r w:rsidR="000868F6" w:rsidRPr="00DE3CD5">
        <w:fldChar w:fldCharType="end"/>
      </w:r>
      <w:r w:rsidR="003C13BC" w:rsidRPr="00DE3CD5">
        <w:t xml:space="preserve">. On the other hand, ovarian tissue cryopreservation was </w:t>
      </w:r>
      <w:r w:rsidR="0056344C" w:rsidRPr="00DE3CD5">
        <w:t xml:space="preserve">also </w:t>
      </w:r>
      <w:r w:rsidR="003C13BC" w:rsidRPr="00DE3CD5">
        <w:t xml:space="preserve">established for fertility preservation in cancer </w:t>
      </w:r>
      <w:proofErr w:type="gramStart"/>
      <w:r w:rsidR="003C13BC" w:rsidRPr="00DE3CD5">
        <w:t>patients</w:t>
      </w:r>
      <w:proofErr w:type="gramEnd"/>
      <w:r w:rsidR="003C13BC" w:rsidRPr="00DE3CD5">
        <w:t xml:space="preserve"> but it is still</w:t>
      </w:r>
      <w:r w:rsidR="00B9673C" w:rsidRPr="00DE3CD5">
        <w:t xml:space="preserve"> an</w:t>
      </w:r>
      <w:r w:rsidR="003C13BC" w:rsidRPr="00DE3CD5">
        <w:t xml:space="preserve"> experimental strategy</w:t>
      </w:r>
      <w:r w:rsidR="00720002" w:rsidRPr="00DE3CD5">
        <w:fldChar w:fldCharType="begin">
          <w:fldData xml:space="preserve">PEVuZE5vdGU+PENpdGU+PEF1dGhvcj5Eb25uZXo8L0F1dGhvcj48WWVhcj4yMDA0PC9ZZWFyPjxS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Eb25uZXo8L0F1dGhvcj48WWVhcj4yMDA0PC9ZZWFyPjxS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720002" w:rsidRPr="00DE3CD5">
        <w:fldChar w:fldCharType="separate"/>
      </w:r>
      <w:r w:rsidR="00DD5DF8" w:rsidRPr="00DE3CD5">
        <w:rPr>
          <w:noProof/>
          <w:vertAlign w:val="superscript"/>
        </w:rPr>
        <w:t>3,4</w:t>
      </w:r>
      <w:r w:rsidR="00720002" w:rsidRPr="00DE3CD5">
        <w:fldChar w:fldCharType="end"/>
      </w:r>
      <w:r w:rsidR="003C13BC" w:rsidRPr="00DE3CD5">
        <w:t xml:space="preserve">. </w:t>
      </w:r>
      <w:r w:rsidR="00AD7E50" w:rsidRPr="00DE3CD5">
        <w:t>In both methods, multiple number</w:t>
      </w:r>
      <w:r w:rsidR="00B9673C" w:rsidRPr="00DE3CD5">
        <w:t>s</w:t>
      </w:r>
      <w:r w:rsidR="00AD7E50" w:rsidRPr="00DE3CD5">
        <w:t xml:space="preserve"> of mature oocytes are needed for</w:t>
      </w:r>
      <w:r w:rsidR="00153E38" w:rsidRPr="00DE3CD5">
        <w:t xml:space="preserve"> pregnan</w:t>
      </w:r>
      <w:r w:rsidR="00B9673C" w:rsidRPr="00DE3CD5">
        <w:t>cy to occur</w:t>
      </w:r>
      <w:r w:rsidR="00153E38" w:rsidRPr="00DE3CD5">
        <w:t>.</w:t>
      </w:r>
      <w:r w:rsidR="003C13BC" w:rsidRPr="00DE3CD5">
        <w:t xml:space="preserve"> </w:t>
      </w:r>
      <w:r w:rsidR="005413EA" w:rsidRPr="00DE3CD5">
        <w:t>Generally, patients with premature ovarian insufficiency (POI)</w:t>
      </w:r>
      <w:r w:rsidR="003C13BC" w:rsidRPr="00DE3CD5">
        <w:t>, who</w:t>
      </w:r>
      <w:r w:rsidR="005413EA" w:rsidRPr="00DE3CD5">
        <w:t xml:space="preserve"> become </w:t>
      </w:r>
      <w:r w:rsidR="00F4487E" w:rsidRPr="00DE3CD5">
        <w:t>amenorrhea</w:t>
      </w:r>
      <w:r w:rsidR="005413EA" w:rsidRPr="00DE3CD5">
        <w:t xml:space="preserve"> before 40 years of age, and </w:t>
      </w:r>
      <w:r w:rsidR="003C13BC" w:rsidRPr="00DE3CD5">
        <w:t xml:space="preserve">middle-aged women with low ovarian reserve showed </w:t>
      </w:r>
      <w:r w:rsidR="005413EA" w:rsidRPr="00DE3CD5">
        <w:t>poor ovarian response</w:t>
      </w:r>
      <w:r w:rsidR="00B9673C" w:rsidRPr="00DE3CD5">
        <w:t xml:space="preserve"> </w:t>
      </w:r>
      <w:r w:rsidR="000D7B3E" w:rsidRPr="00DE3CD5">
        <w:t>(POR)</w:t>
      </w:r>
      <w:r w:rsidR="00E5792C" w:rsidRPr="00DE3CD5">
        <w:t xml:space="preserve"> to ovarian stimulation for yielding mature oocytes</w:t>
      </w:r>
      <w:r w:rsidR="0056344C" w:rsidRPr="00DE3CD5">
        <w:fldChar w:fldCharType="begin">
          <w:fldData xml:space="preserve">PEVuZE5vdGU+PENpdGU+PEF1dGhvcj5EZSBWb3M8L0F1dGhvcj48WWVhcj4yMDEwPC9ZZWFyPjxS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EZSBWb3M8L0F1dGhvcj48WWVhcj4yMDEwPC9ZZWFyPjxS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56344C" w:rsidRPr="00DE3CD5">
        <w:fldChar w:fldCharType="separate"/>
      </w:r>
      <w:r w:rsidR="00DD5DF8" w:rsidRPr="00DE3CD5">
        <w:rPr>
          <w:noProof/>
          <w:vertAlign w:val="superscript"/>
        </w:rPr>
        <w:t>5-7</w:t>
      </w:r>
      <w:r w:rsidR="0056344C" w:rsidRPr="00DE3CD5">
        <w:fldChar w:fldCharType="end"/>
      </w:r>
      <w:r w:rsidR="000D7B3E" w:rsidRPr="00DE3CD5">
        <w:t>.</w:t>
      </w:r>
      <w:r w:rsidR="00B9107B" w:rsidRPr="00DE3CD5">
        <w:t xml:space="preserve"> </w:t>
      </w:r>
      <w:r w:rsidR="00E5792C" w:rsidRPr="00DE3CD5">
        <w:t>Furthermore,</w:t>
      </w:r>
      <w:r w:rsidR="00B9673C" w:rsidRPr="00DE3CD5">
        <w:t xml:space="preserve"> </w:t>
      </w:r>
      <w:r w:rsidR="000D7B3E" w:rsidRPr="00DE3CD5">
        <w:t xml:space="preserve">young patients </w:t>
      </w:r>
      <w:r w:rsidR="00E5792C" w:rsidRPr="00DE3CD5">
        <w:t>with a low number of antral follicles</w:t>
      </w:r>
      <w:r w:rsidR="00E5792C" w:rsidRPr="00DE3CD5" w:rsidDel="00E5792C">
        <w:t xml:space="preserve"> </w:t>
      </w:r>
      <w:r w:rsidR="00E5792C" w:rsidRPr="00DE3CD5">
        <w:t xml:space="preserve">also </w:t>
      </w:r>
      <w:r w:rsidR="000D7B3E" w:rsidRPr="00DE3CD5">
        <w:t xml:space="preserve">showed </w:t>
      </w:r>
      <w:r w:rsidR="00E5792C" w:rsidRPr="00DE3CD5">
        <w:t>POR</w:t>
      </w:r>
      <w:r w:rsidR="000D7B3E" w:rsidRPr="00DE3CD5">
        <w:t xml:space="preserve"> to </w:t>
      </w:r>
      <w:r w:rsidR="00E5792C" w:rsidRPr="00DE3CD5">
        <w:t xml:space="preserve">the </w:t>
      </w:r>
      <w:r w:rsidR="000D7B3E" w:rsidRPr="00DE3CD5">
        <w:t>ovarian stimulation</w:t>
      </w:r>
      <w:r w:rsidR="00605DBB" w:rsidRPr="00DE3CD5">
        <w:fldChar w:fldCharType="begin"/>
      </w:r>
      <w:r w:rsidR="00393657" w:rsidRPr="00DE3CD5">
        <w:instrText xml:space="preserve"> ADDIN EN.CITE &lt;EndNote&gt;&lt;Cite&gt;&lt;Author&gt;Ferraretti&lt;/Author&gt;&lt;Year&gt;2011&lt;/Year&gt;&lt;RecNum&gt;459&lt;/RecNum&gt;&lt;DisplayText&gt;&lt;style face="superscript"&gt;7&lt;/style&gt;&lt;/DisplayText&gt;&lt;record&gt;&lt;rec-number&gt;459&lt;/rec-number&gt;&lt;foreign-keys&gt;&lt;key app="EN" db-id="2xe5029vk9fe9pe5avdv5ff4wszps2v9wrfa" timestamp="1599461183" guid="9877e076-c2bf-4e61-8a85-29c5546ba6e5"&gt;459&lt;/key&gt;&lt;/foreign-keys&gt;&lt;ref-type name="Journal Article"&gt;17&lt;/ref-type&gt;&lt;contributors&gt;&lt;authors&gt;&lt;author&gt;Ferraretti, A.P.&lt;/author&gt;&lt;author&gt;La Marca, A.&lt;/author&gt;&lt;author&gt;Fauser, B.C.J.M.&lt;/author&gt;&lt;author&gt;Tarlatzis, B.&lt;/author&gt;&lt;author&gt;Nargund, G.&lt;/author&gt;&lt;author&gt;Gianaroli, L.&lt;/author&gt;&lt;author&gt;on behalf of the ESHRE working group on Poor Ovarian Response Definition&lt;/author&gt;&lt;/authors&gt;&lt;/contributors&gt;&lt;titles&gt;&lt;title&gt;ESHRE consensus on the definition of ‘poor response&amp;apos; to ovarian stimulation for in vitro fertilization: the Bologna criteria†&lt;/title&gt;&lt;secondary-title&gt;Human Reproduction&lt;/secondary-title&gt;&lt;/titles&gt;&lt;periodical&gt;&lt;full-title&gt;Human Reproduction&lt;/full-title&gt;&lt;abbr-1&gt;Hum. Reprod.&lt;/abbr-1&gt;&lt;abbr-2&gt;Hum Reprod&lt;/abbr-2&gt;&lt;/periodical&gt;&lt;pages&gt;1616-1624&lt;/pages&gt;&lt;volume&gt;26&lt;/volume&gt;&lt;number&gt;7&lt;/number&gt;&lt;dates&gt;&lt;year&gt;2011&lt;/year&gt;&lt;/dates&gt;&lt;isbn&gt;0268-1161&lt;/isbn&gt;&lt;urls&gt;&lt;related-urls&gt;&lt;url&gt;https://doi.org/10.1093/humrep/der092&lt;/url&gt;&lt;/related-urls&gt;&lt;/urls&gt;&lt;electronic-resource-num&gt;10.1093/humrep/der092&lt;/electronic-resource-num&gt;&lt;access-date&gt;9/7/2020&lt;/access-date&gt;&lt;/record&gt;&lt;/Cite&gt;&lt;/EndNote&gt;</w:instrText>
      </w:r>
      <w:r w:rsidR="00605DBB" w:rsidRPr="00DE3CD5">
        <w:fldChar w:fldCharType="separate"/>
      </w:r>
      <w:r w:rsidR="00DD5DF8" w:rsidRPr="00DE3CD5">
        <w:rPr>
          <w:noProof/>
          <w:vertAlign w:val="superscript"/>
        </w:rPr>
        <w:t>7</w:t>
      </w:r>
      <w:r w:rsidR="00605DBB" w:rsidRPr="00DE3CD5">
        <w:fldChar w:fldCharType="end"/>
      </w:r>
      <w:r w:rsidR="00605DBB" w:rsidRPr="00DE3CD5">
        <w:t xml:space="preserve">. </w:t>
      </w:r>
      <w:r w:rsidR="005413EA" w:rsidRPr="00DE3CD5">
        <w:t>T</w:t>
      </w:r>
      <w:r w:rsidR="00F13E35" w:rsidRPr="00DE3CD5">
        <w:t xml:space="preserve">hese patients </w:t>
      </w:r>
      <w:r w:rsidR="00F4487E" w:rsidRPr="00DE3CD5">
        <w:t xml:space="preserve">have </w:t>
      </w:r>
      <w:r w:rsidR="00F13E35" w:rsidRPr="00DE3CD5">
        <w:t xml:space="preserve">very limited number of </w:t>
      </w:r>
      <w:r w:rsidR="00F4487E" w:rsidRPr="00DE3CD5">
        <w:t xml:space="preserve">retrievable </w:t>
      </w:r>
      <w:r w:rsidR="00F13E35" w:rsidRPr="00DE3CD5">
        <w:t xml:space="preserve">oocytes even after proper ovarian </w:t>
      </w:r>
      <w:r w:rsidR="007E33FD" w:rsidRPr="00DE3CD5">
        <w:t>hyper</w:t>
      </w:r>
      <w:r w:rsidR="00F13E35" w:rsidRPr="00DE3CD5">
        <w:t xml:space="preserve">stimulation, </w:t>
      </w:r>
      <w:r w:rsidR="007E33FD" w:rsidRPr="00DE3CD5">
        <w:t>thus requir</w:t>
      </w:r>
      <w:r w:rsidR="00F13E35" w:rsidRPr="00DE3CD5">
        <w:t xml:space="preserve">ing </w:t>
      </w:r>
      <w:r w:rsidR="007E33FD" w:rsidRPr="00DE3CD5">
        <w:t>multiple</w:t>
      </w:r>
      <w:r w:rsidR="00F13E35" w:rsidRPr="00DE3CD5">
        <w:t xml:space="preserve"> expensive procedures to ensure </w:t>
      </w:r>
      <w:proofErr w:type="gramStart"/>
      <w:r w:rsidR="00B9673C" w:rsidRPr="00DE3CD5">
        <w:t xml:space="preserve">a </w:t>
      </w:r>
      <w:r w:rsidR="00F13E35" w:rsidRPr="00DE3CD5">
        <w:t>sufficient number of</w:t>
      </w:r>
      <w:proofErr w:type="gramEnd"/>
      <w:r w:rsidR="00F13E35" w:rsidRPr="00DE3CD5">
        <w:t xml:space="preserve"> oocytes </w:t>
      </w:r>
      <w:r w:rsidR="007E33FD" w:rsidRPr="00DE3CD5">
        <w:t>for pregnancy</w:t>
      </w:r>
      <w:r w:rsidR="00F13E35" w:rsidRPr="00DE3CD5">
        <w:t>.</w:t>
      </w:r>
      <w:r w:rsidR="005413EA" w:rsidRPr="00DE3CD5">
        <w:t xml:space="preserve"> </w:t>
      </w:r>
    </w:p>
    <w:p w14:paraId="330BE97B" w14:textId="77777777" w:rsidR="00DE3CD5" w:rsidRPr="00DE3CD5" w:rsidRDefault="00DE3CD5" w:rsidP="00666C2B">
      <w:pPr>
        <w:contextualSpacing/>
      </w:pPr>
    </w:p>
    <w:p w14:paraId="218F7CC5" w14:textId="69CB3061" w:rsidR="00F6322F" w:rsidRPr="00DE3CD5" w:rsidRDefault="00E5792C" w:rsidP="00666C2B">
      <w:pPr>
        <w:contextualSpacing/>
      </w:pPr>
      <w:r w:rsidRPr="00DE3CD5">
        <w:t xml:space="preserve">Oocyte donation followed by in vitro fertilization </w:t>
      </w:r>
      <w:r w:rsidR="00D561CE" w:rsidRPr="00DE3CD5">
        <w:t xml:space="preserve">(IVF) </w:t>
      </w:r>
      <w:r w:rsidRPr="00DE3CD5">
        <w:t>with husband</w:t>
      </w:r>
      <w:r w:rsidR="007E33FD" w:rsidRPr="00DE3CD5">
        <w:t>’s</w:t>
      </w:r>
      <w:r w:rsidRPr="00DE3CD5">
        <w:t xml:space="preserve"> sperm and embryo transfer</w:t>
      </w:r>
      <w:r w:rsidR="005413EA" w:rsidRPr="00DE3CD5">
        <w:t xml:space="preserve"> </w:t>
      </w:r>
      <w:r w:rsidR="00D561CE" w:rsidRPr="00DE3CD5">
        <w:t xml:space="preserve">(ET) </w:t>
      </w:r>
      <w:r w:rsidR="004F3DDE" w:rsidRPr="00DE3CD5">
        <w:t>is</w:t>
      </w:r>
      <w:r w:rsidR="005413EA" w:rsidRPr="00DE3CD5">
        <w:t xml:space="preserve"> </w:t>
      </w:r>
      <w:r w:rsidR="00137D53" w:rsidRPr="00DE3CD5">
        <w:t xml:space="preserve">the only option for these </w:t>
      </w:r>
      <w:r w:rsidR="00AD7E50" w:rsidRPr="00DE3CD5">
        <w:t xml:space="preserve">POI and </w:t>
      </w:r>
      <w:r w:rsidR="000D7B3E" w:rsidRPr="00DE3CD5">
        <w:t xml:space="preserve">POR </w:t>
      </w:r>
      <w:r w:rsidR="00137D53" w:rsidRPr="00DE3CD5">
        <w:t xml:space="preserve">patients who </w:t>
      </w:r>
      <w:r w:rsidR="00B9673C" w:rsidRPr="00DE3CD5">
        <w:t xml:space="preserve">have </w:t>
      </w:r>
      <w:r w:rsidR="00137D53" w:rsidRPr="00DE3CD5">
        <w:t>difficult</w:t>
      </w:r>
      <w:r w:rsidR="00B9673C" w:rsidRPr="00DE3CD5">
        <w:t>ies</w:t>
      </w:r>
      <w:r w:rsidR="000D7B3E" w:rsidRPr="00DE3CD5">
        <w:t xml:space="preserve"> obtain</w:t>
      </w:r>
      <w:r w:rsidR="00B9673C" w:rsidRPr="00DE3CD5">
        <w:t>ing</w:t>
      </w:r>
      <w:r w:rsidR="000D7B3E" w:rsidRPr="00DE3CD5">
        <w:t xml:space="preserve"> </w:t>
      </w:r>
      <w:r w:rsidR="00B9673C" w:rsidRPr="00DE3CD5">
        <w:t xml:space="preserve">their </w:t>
      </w:r>
      <w:r w:rsidR="000D7B3E" w:rsidRPr="00DE3CD5">
        <w:t>own oocyte</w:t>
      </w:r>
      <w:r w:rsidR="002F1069" w:rsidRPr="00DE3CD5">
        <w:t>s</w:t>
      </w:r>
      <w:r w:rsidR="00DB5547" w:rsidRPr="00DE3CD5">
        <w:fldChar w:fldCharType="begin">
          <w:fldData xml:space="preserve">PEVuZE5vdGU+PENpdGU+PEF1dGhvcj5IdWh0YW5pZW1pPC9BdXRob3I+PFllYXI+MjAxODwvWWVh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IdWh0YW5pZW1pPC9BdXRob3I+PFllYXI+MjAxODwvWWVh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DB5547" w:rsidRPr="00DE3CD5">
        <w:fldChar w:fldCharType="separate"/>
      </w:r>
      <w:r w:rsidR="00DD5DF8" w:rsidRPr="00DE3CD5">
        <w:rPr>
          <w:noProof/>
          <w:vertAlign w:val="superscript"/>
        </w:rPr>
        <w:t>8-10</w:t>
      </w:r>
      <w:r w:rsidR="00DB5547" w:rsidRPr="00DE3CD5">
        <w:fldChar w:fldCharType="end"/>
      </w:r>
      <w:r w:rsidR="000D7B3E" w:rsidRPr="00DE3CD5">
        <w:t xml:space="preserve">. </w:t>
      </w:r>
      <w:r w:rsidR="002F1069" w:rsidRPr="00DE3CD5">
        <w:t>However</w:t>
      </w:r>
      <w:r w:rsidR="00AA38AB" w:rsidRPr="00DE3CD5">
        <w:t xml:space="preserve">, </w:t>
      </w:r>
      <w:r w:rsidR="007E33FD" w:rsidRPr="00DE3CD5">
        <w:t xml:space="preserve">oocyte donation is complicated by </w:t>
      </w:r>
      <w:r w:rsidR="00D561CE" w:rsidRPr="00DE3CD5">
        <w:t>ethical issue</w:t>
      </w:r>
      <w:r w:rsidR="007E33FD" w:rsidRPr="00DE3CD5">
        <w:t>s</w:t>
      </w:r>
      <w:r w:rsidR="00D561CE" w:rsidRPr="00DE3CD5">
        <w:t xml:space="preserve"> as well as </w:t>
      </w:r>
      <w:r w:rsidR="00AA38AB" w:rsidRPr="00DE3CD5">
        <w:t xml:space="preserve">autoimmune and </w:t>
      </w:r>
      <w:r w:rsidR="002D0993" w:rsidRPr="00DE3CD5">
        <w:t>pregnancy</w:t>
      </w:r>
      <w:r w:rsidR="00AA38AB" w:rsidRPr="00DE3CD5">
        <w:t xml:space="preserve"> </w:t>
      </w:r>
      <w:r w:rsidR="002A1B51" w:rsidRPr="00DE3CD5">
        <w:t>compli</w:t>
      </w:r>
      <w:r w:rsidR="002D0993" w:rsidRPr="00DE3CD5">
        <w:t>cation</w:t>
      </w:r>
      <w:r w:rsidR="00B9673C" w:rsidRPr="00DE3CD5">
        <w:t>s</w:t>
      </w:r>
      <w:r w:rsidR="004027CE" w:rsidRPr="00DE3CD5">
        <w:fldChar w:fldCharType="begin">
          <w:fldData xml:space="preserve">PEVuZE5vdGU+PENpdGU+PEF1dGhvcj5FbmdsZXJ0PC9BdXRob3I+PFllYXI+MTk5ODwvWWVhcj48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=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FbmdsZXJ0PC9BdXRob3I+PFllYXI+MTk5ODwvWWVhcj48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=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4027CE" w:rsidRPr="00DE3CD5">
        <w:fldChar w:fldCharType="separate"/>
      </w:r>
      <w:r w:rsidR="00DD5DF8" w:rsidRPr="00DE3CD5">
        <w:rPr>
          <w:noProof/>
          <w:vertAlign w:val="superscript"/>
        </w:rPr>
        <w:t>11-14</w:t>
      </w:r>
      <w:r w:rsidR="004027CE" w:rsidRPr="00DE3CD5">
        <w:fldChar w:fldCharType="end"/>
      </w:r>
      <w:r w:rsidR="002D0993" w:rsidRPr="00DE3CD5">
        <w:t>.</w:t>
      </w:r>
      <w:r w:rsidR="00AA38AB" w:rsidRPr="00DE3CD5">
        <w:t xml:space="preserve"> T</w:t>
      </w:r>
      <w:r w:rsidR="0060444E" w:rsidRPr="00DE3CD5">
        <w:t>o solve th</w:t>
      </w:r>
      <w:r w:rsidR="00AA38AB" w:rsidRPr="00DE3CD5">
        <w:t>ese</w:t>
      </w:r>
      <w:r w:rsidR="0060444E" w:rsidRPr="00DE3CD5">
        <w:t xml:space="preserve"> issue</w:t>
      </w:r>
      <w:r w:rsidR="00AA38AB" w:rsidRPr="00DE3CD5">
        <w:t>s</w:t>
      </w:r>
      <w:r w:rsidR="0060444E" w:rsidRPr="00DE3CD5">
        <w:t xml:space="preserve">, </w:t>
      </w:r>
      <w:r w:rsidR="00D561CE" w:rsidRPr="00DE3CD5">
        <w:t xml:space="preserve">the establishment of infertility treatment using </w:t>
      </w:r>
      <w:r w:rsidR="007E33FD" w:rsidRPr="00DE3CD5">
        <w:t>patients’</w:t>
      </w:r>
      <w:r w:rsidR="00D561CE" w:rsidRPr="00DE3CD5">
        <w:t xml:space="preserve"> own oocytes is </w:t>
      </w:r>
      <w:r w:rsidR="007E33FD" w:rsidRPr="00DE3CD5">
        <w:t>desir</w:t>
      </w:r>
      <w:r w:rsidR="00D561CE" w:rsidRPr="00DE3CD5">
        <w:t xml:space="preserve">ed. </w:t>
      </w:r>
      <w:r w:rsidR="00C37442" w:rsidRPr="00DE3CD5">
        <w:t xml:space="preserve">For POI patients, we have developed the in vitro activation (IVA) approach </w:t>
      </w:r>
      <w:r w:rsidR="007E33FD" w:rsidRPr="00DE3CD5">
        <w:t>to allow</w:t>
      </w:r>
      <w:r w:rsidR="008A11DB" w:rsidRPr="00DE3CD5">
        <w:t xml:space="preserve"> successful follicle growth </w:t>
      </w:r>
      <w:r w:rsidR="007E33FD" w:rsidRPr="00DE3CD5">
        <w:t>and</w:t>
      </w:r>
      <w:r w:rsidR="008A11DB" w:rsidRPr="00DE3CD5">
        <w:t xml:space="preserve"> the generation of mature oocytes, leading a number of pregnancies and deliveries</w:t>
      </w:r>
      <w:r w:rsidR="004027CE" w:rsidRPr="00DE3CD5">
        <w:fldChar w:fldCharType="begin"/>
      </w:r>
      <w:r w:rsidR="00393657" w:rsidRPr="00DE3CD5">
        <w:instrText xml:space="preserve"> ADDIN EN.CITE &lt;EndNote&gt;&lt;Cite&gt;&lt;Author&gt;Kawamura&lt;/Author&gt;&lt;Year&gt;2013&lt;/Year&gt;&lt;RecNum&gt;455&lt;/RecNum&gt;&lt;DisplayText&gt;&lt;style face="superscript"&gt;15&lt;/style&gt;&lt;/DisplayText&gt;&lt;record&gt;&lt;rec-number&gt;455&lt;/rec-number&gt;&lt;foreign-keys&gt;&lt;key app="EN" db-id="2xe5029vk9fe9pe5avdv5ff4wszps2v9wrfa" timestamp="1598430201" guid="ec710046-7991-466f-ac68-ea367303f233"&gt;455&lt;/key&gt;&lt;/foreign-keys&gt;&lt;ref-type name="Journal Article"&gt;17&lt;/ref-type&gt;&lt;contributors&gt;&lt;authors&gt;&lt;author&gt;Kawamura, Kazuhiro&lt;/author&gt;&lt;author&gt;Cheng, Yuan&lt;/author&gt;&lt;author&gt;Suzuki, Nao&lt;/author&gt;&lt;author&gt;Deguchi, Masashi&lt;/author&gt;&lt;author&gt;Sato, Yorino&lt;/author&gt;&lt;author&gt;Takae, Seido&lt;/author&gt;&lt;author&gt;Ho, Chi-hong&lt;/author&gt;&lt;author&gt;Kawamura, Nanami&lt;/author&gt;&lt;author&gt;Tamura, Midori&lt;/author&gt;&lt;author&gt;Hashimoto, Shu&lt;/author&gt;&lt;author&gt;Sugishita, Yodo&lt;/author&gt;&lt;author&gt;Morimoto, Yoshiharu&lt;/author&gt;&lt;author&gt;Hosoi, Yoshihiko&lt;/author&gt;&lt;author&gt;Yoshioka, Nobuhito&lt;/author&gt;&lt;author&gt;Ishizuka, Bunpei&lt;/author&gt;&lt;author&gt;Hsueh, Aaron J.&lt;/author&gt;&lt;/authors&gt;&lt;/contributors&gt;&lt;titles&gt;&lt;title&gt;Hippo signaling disruption and Akt stimulation of ovarian follicles for infertility treatment&lt;/title&gt;&lt;secondary-title&gt;Proceedings of the National Academy of Sciences&lt;/secondary-title&gt;&lt;/titles&gt;&lt;pages&gt;17474-17479&lt;/pages&gt;&lt;volume&gt;110&lt;/volume&gt;&lt;number&gt;43&lt;/number&gt;&lt;dates&gt;&lt;year&gt;2013&lt;/year&gt;&lt;/dates&gt;&lt;urls&gt;&lt;related-urls&gt;&lt;url&gt;https://www.pnas.org/content/pnas/110/43/17474.full.pdf&lt;/url&gt;&lt;/related-urls&gt;&lt;/urls&gt;&lt;electronic-resource-num&gt;10.1073/pnas.1312830110&lt;/electronic-resource-num&gt;&lt;/record&gt;&lt;/Cite&gt;&lt;/EndNote&gt;</w:instrText>
      </w:r>
      <w:r w:rsidR="004027CE" w:rsidRPr="00DE3CD5">
        <w:fldChar w:fldCharType="separate"/>
      </w:r>
      <w:r w:rsidR="00DD5DF8" w:rsidRPr="00DE3CD5">
        <w:rPr>
          <w:noProof/>
          <w:vertAlign w:val="superscript"/>
        </w:rPr>
        <w:t>15</w:t>
      </w:r>
      <w:r w:rsidR="004027CE" w:rsidRPr="00DE3CD5">
        <w:fldChar w:fldCharType="end"/>
      </w:r>
      <w:r w:rsidR="008A11DB" w:rsidRPr="00DE3CD5">
        <w:t>. In IVA, we fragmented ovarian cortexes after removal of ovaries under laparoscopic surgery and cultured them for two days to activate follicles by Akt-stimulating drugs and then perform heterotopic grafting back into artificial pouches made beneath the serosa of Fallopian tubes under second laparoscopic surgery</w:t>
      </w:r>
      <w:r w:rsidR="001504DE" w:rsidRPr="00DE3CD5">
        <w:fldChar w:fldCharType="begin"/>
      </w:r>
      <w:r w:rsidR="00393657" w:rsidRPr="00DE3CD5">
        <w:instrText xml:space="preserve"> ADDIN EN.CITE &lt;EndNote&gt;&lt;Cite&gt;&lt;Author&gt;Kawamura&lt;/Author&gt;&lt;Year&gt;2013&lt;/Year&gt;&lt;RecNum&gt;455&lt;/RecNum&gt;&lt;DisplayText&gt;&lt;style face="superscript"&gt;15&lt;/style&gt;&lt;/DisplayText&gt;&lt;record&gt;&lt;rec-number&gt;455&lt;/rec-number&gt;&lt;foreign-keys&gt;&lt;key app="EN" db-id="2xe5029vk9fe9pe5avdv5ff4wszps2v9wrfa" timestamp="1598430201" guid="ec710046-7991-466f-ac68-ea367303f233"&gt;455&lt;/key&gt;&lt;/foreign-keys&gt;&lt;ref-type name="Journal Article"&gt;17&lt;/ref-type&gt;&lt;contributors&gt;&lt;authors&gt;&lt;author&gt;Kawamura, Kazuhiro&lt;/author&gt;&lt;author&gt;Cheng, Yuan&lt;/author&gt;&lt;author&gt;Suzuki, Nao&lt;/author&gt;&lt;author&gt;Deguchi, Masashi&lt;/author&gt;&lt;author&gt;Sato, Yorino&lt;/author&gt;&lt;author&gt;Takae, Seido&lt;/author&gt;&lt;author&gt;Ho, Chi-hong&lt;/author&gt;&lt;author&gt;Kawamura, Nanami&lt;/author&gt;&lt;author&gt;Tamura, Midori&lt;/author&gt;&lt;author&gt;Hashimoto, Shu&lt;/author&gt;&lt;author&gt;Sugishita, Yodo&lt;/author&gt;&lt;author&gt;Morimoto, Yoshiharu&lt;/author&gt;&lt;author&gt;Hosoi, Yoshihiko&lt;/author&gt;&lt;author&gt;Yoshioka, Nobuhito&lt;/author&gt;&lt;author&gt;Ishizuka, Bunpei&lt;/author&gt;&lt;author&gt;Hsueh, Aaron J.&lt;/author&gt;&lt;/authors&gt;&lt;/contributors&gt;&lt;titles&gt;&lt;title&gt;Hippo signaling disruption and Akt stimulation of ovarian follicles for infertility treatment&lt;/title&gt;&lt;secondary-title&gt;Proceedings of the National Academy of Sciences&lt;/secondary-title&gt;&lt;/titles&gt;&lt;pages&gt;17474-17479&lt;/pages&gt;&lt;volume&gt;110&lt;/volume&gt;&lt;number&gt;43&lt;/number&gt;&lt;dates&gt;&lt;year&gt;2013&lt;/year&gt;&lt;/dates&gt;&lt;urls&gt;&lt;related-urls&gt;&lt;url&gt;https://www.pnas.org/content/pnas/110/43/17474.full.pdf&lt;/url&gt;&lt;/related-urls&gt;&lt;/urls&gt;&lt;electronic-resource-num&gt;10.1073/pnas.1312830110&lt;/electronic-resource-num&gt;&lt;/record&gt;&lt;/Cite&gt;&lt;/EndNote&gt;</w:instrText>
      </w:r>
      <w:r w:rsidR="001504DE" w:rsidRPr="00DE3CD5">
        <w:fldChar w:fldCharType="separate"/>
      </w:r>
      <w:r w:rsidR="00DD5DF8" w:rsidRPr="00DE3CD5">
        <w:rPr>
          <w:noProof/>
          <w:vertAlign w:val="superscript"/>
        </w:rPr>
        <w:t>15</w:t>
      </w:r>
      <w:r w:rsidR="001504DE" w:rsidRPr="00DE3CD5">
        <w:fldChar w:fldCharType="end"/>
      </w:r>
      <w:r w:rsidR="008A11DB" w:rsidRPr="00DE3CD5">
        <w:t xml:space="preserve">. </w:t>
      </w:r>
      <w:r w:rsidR="00AA38AB" w:rsidRPr="00DE3CD5">
        <w:t>Th</w:t>
      </w:r>
      <w:r w:rsidR="00C37442" w:rsidRPr="00DE3CD5">
        <w:t>is</w:t>
      </w:r>
      <w:r w:rsidR="00B52006" w:rsidRPr="00DE3CD5">
        <w:t xml:space="preserve"> procedure promote</w:t>
      </w:r>
      <w:r w:rsidR="007E33FD" w:rsidRPr="00DE3CD5">
        <w:t>d</w:t>
      </w:r>
      <w:r w:rsidR="00C37442" w:rsidRPr="00DE3CD5">
        <w:t xml:space="preserve"> growth of </w:t>
      </w:r>
      <w:r w:rsidR="00B52006" w:rsidRPr="00DE3CD5">
        <w:t xml:space="preserve">primordial, </w:t>
      </w:r>
      <w:proofErr w:type="gramStart"/>
      <w:r w:rsidR="00B52006" w:rsidRPr="00DE3CD5">
        <w:t>primary</w:t>
      </w:r>
      <w:proofErr w:type="gramEnd"/>
      <w:r w:rsidR="00B52006" w:rsidRPr="00DE3CD5">
        <w:t xml:space="preserve"> and secondary follicle</w:t>
      </w:r>
      <w:r w:rsidR="00C37442" w:rsidRPr="00DE3CD5">
        <w:t>s</w:t>
      </w:r>
      <w:r w:rsidR="00B52006" w:rsidRPr="00DE3CD5">
        <w:t xml:space="preserve"> </w:t>
      </w:r>
      <w:r w:rsidR="007E33FD" w:rsidRPr="00DE3CD5">
        <w:t>after</w:t>
      </w:r>
      <w:r w:rsidR="00B52006" w:rsidRPr="00DE3CD5">
        <w:t xml:space="preserve"> </w:t>
      </w:r>
      <w:r w:rsidR="00E96B75" w:rsidRPr="00DE3CD5">
        <w:t xml:space="preserve">ovarian cortex fragmentation to </w:t>
      </w:r>
      <w:r w:rsidR="007E33FD" w:rsidRPr="00DE3CD5">
        <w:t xml:space="preserve">promote </w:t>
      </w:r>
      <w:r w:rsidR="00B52006" w:rsidRPr="00DE3CD5">
        <w:t xml:space="preserve">Hippo signaling </w:t>
      </w:r>
      <w:r w:rsidR="00E96B75" w:rsidRPr="00DE3CD5">
        <w:t>disruption</w:t>
      </w:r>
      <w:r w:rsidR="00605DBB" w:rsidRPr="00DE3CD5">
        <w:fldChar w:fldCharType="begin">
          <w:fldData xml:space="preserve">PEVuZE5vdGU+PENpdGU+PEF1dGhvcj5Ic3VlaDwvQXV0aG9yPjxZZWFyPjIwMTU8L1llYXI+PFJl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Ic3VlaDwvQXV0aG9yPjxZZWFyPjIwMTU8L1llYXI+PFJl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605DBB" w:rsidRPr="00DE3CD5">
        <w:fldChar w:fldCharType="separate"/>
      </w:r>
      <w:r w:rsidR="00DD5DF8" w:rsidRPr="00DE3CD5">
        <w:rPr>
          <w:noProof/>
          <w:vertAlign w:val="superscript"/>
        </w:rPr>
        <w:t>16</w:t>
      </w:r>
      <w:r w:rsidR="00605DBB" w:rsidRPr="00DE3CD5">
        <w:fldChar w:fldCharType="end"/>
      </w:r>
      <w:r w:rsidR="00E96B75" w:rsidRPr="00DE3CD5">
        <w:t xml:space="preserve">, </w:t>
      </w:r>
      <w:r w:rsidR="000D69A5" w:rsidRPr="00DE3CD5">
        <w:t xml:space="preserve">followed </w:t>
      </w:r>
      <w:r w:rsidR="00CF2FB4" w:rsidRPr="00DE3CD5">
        <w:t>by</w:t>
      </w:r>
      <w:r w:rsidR="000D69A5" w:rsidRPr="00DE3CD5">
        <w:t xml:space="preserve"> </w:t>
      </w:r>
      <w:r w:rsidR="00B9107B" w:rsidRPr="00DE3CD5">
        <w:t>two</w:t>
      </w:r>
      <w:r w:rsidR="000D69A5" w:rsidRPr="00DE3CD5">
        <w:t xml:space="preserve"> days </w:t>
      </w:r>
      <w:r w:rsidR="00E96B75" w:rsidRPr="00DE3CD5">
        <w:t xml:space="preserve">culture </w:t>
      </w:r>
      <w:r w:rsidR="000D69A5" w:rsidRPr="00DE3CD5">
        <w:t xml:space="preserve">with </w:t>
      </w:r>
      <w:r w:rsidR="00E96B75" w:rsidRPr="00DE3CD5">
        <w:t>Akt signaling stimulator</w:t>
      </w:r>
      <w:r w:rsidR="00C37442" w:rsidRPr="00DE3CD5">
        <w:t>s</w:t>
      </w:r>
      <w:r w:rsidR="00605DBB" w:rsidRPr="00DE3CD5">
        <w:fldChar w:fldCharType="begin">
          <w:fldData xml:space="preserve">PEVuZE5vdGU+PENpdGU+PEF1dGhvcj5MaTwvQXV0aG9yPjxZZWFyPjIwMTA8L1llYXI+PFJlY051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MaTwvQXV0aG9yPjxZZWFyPjIwMTA8L1llYXI+PFJlY051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605DBB" w:rsidRPr="00DE3CD5">
        <w:fldChar w:fldCharType="separate"/>
      </w:r>
      <w:r w:rsidR="00DD5DF8" w:rsidRPr="00DE3CD5">
        <w:rPr>
          <w:noProof/>
          <w:vertAlign w:val="superscript"/>
        </w:rPr>
        <w:t>17</w:t>
      </w:r>
      <w:r w:rsidR="00605DBB" w:rsidRPr="00DE3CD5">
        <w:fldChar w:fldCharType="end"/>
      </w:r>
      <w:r w:rsidR="000D69A5" w:rsidRPr="00DE3CD5">
        <w:t>.</w:t>
      </w:r>
      <w:r w:rsidR="00B52006" w:rsidRPr="00DE3CD5">
        <w:t xml:space="preserve"> </w:t>
      </w:r>
    </w:p>
    <w:p w14:paraId="433F3589" w14:textId="77777777" w:rsidR="00DE3CD5" w:rsidRPr="00DE3CD5" w:rsidRDefault="00DE3CD5" w:rsidP="00666C2B">
      <w:pPr>
        <w:contextualSpacing/>
      </w:pPr>
    </w:p>
    <w:p w14:paraId="17FEEFD3" w14:textId="3D42B5A4" w:rsidR="005E7BB6" w:rsidRPr="00DE3CD5" w:rsidRDefault="008A11DB" w:rsidP="00666C2B">
      <w:pPr>
        <w:contextualSpacing/>
      </w:pPr>
      <w:r w:rsidRPr="00DE3CD5">
        <w:t>In contrast to severe POI</w:t>
      </w:r>
      <w:r w:rsidR="00AA2316" w:rsidRPr="00DE3CD5">
        <w:t xml:space="preserve"> </w:t>
      </w:r>
      <w:r w:rsidRPr="00DE3CD5">
        <w:t xml:space="preserve">cases, POR patients with decreased ovarian reserve have multiple secondary follicles. </w:t>
      </w:r>
      <w:r w:rsidR="00F6322F" w:rsidRPr="00DE3CD5">
        <w:t>Because Hippo signaling disruption alone is effective in promoting secondary follicle growth</w:t>
      </w:r>
      <w:r w:rsidR="001504DE" w:rsidRPr="00DE3CD5">
        <w:fldChar w:fldCharType="begin">
          <w:fldData xml:space="preserve">PEVuZE5vdGU+PENpdGU+PEF1dGhvcj5Ic3VlaDwvQXV0aG9yPjxZZWFyPjIwMTU8L1llYXI+PFJl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Ic3VlaDwvQXV0aG9yPjxZZWFyPjIwMTU8L1llYXI+PFJl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1504DE" w:rsidRPr="00DE3CD5">
        <w:fldChar w:fldCharType="separate"/>
      </w:r>
      <w:r w:rsidR="00DD5DF8" w:rsidRPr="00DE3CD5">
        <w:rPr>
          <w:noProof/>
          <w:vertAlign w:val="superscript"/>
        </w:rPr>
        <w:t>16</w:t>
      </w:r>
      <w:r w:rsidR="001504DE" w:rsidRPr="00DE3CD5">
        <w:fldChar w:fldCharType="end"/>
      </w:r>
      <w:r w:rsidR="00F6322F" w:rsidRPr="00DE3CD5">
        <w:t xml:space="preserve">, </w:t>
      </w:r>
      <w:r w:rsidR="00C37442" w:rsidRPr="00DE3CD5">
        <w:t xml:space="preserve">we </w:t>
      </w:r>
      <w:r w:rsidRPr="00DE3CD5">
        <w:t xml:space="preserve">recently </w:t>
      </w:r>
      <w:r w:rsidR="00A110BF" w:rsidRPr="00DE3CD5">
        <w:t>demonstrated</w:t>
      </w:r>
      <w:r w:rsidR="00C37442" w:rsidRPr="00DE3CD5">
        <w:t xml:space="preserve"> </w:t>
      </w:r>
      <w:r w:rsidR="00527CB1" w:rsidRPr="00DE3CD5">
        <w:t xml:space="preserve">successful pregnancies and deliveries </w:t>
      </w:r>
      <w:r w:rsidR="007E33FD" w:rsidRPr="00DE3CD5">
        <w:t>for</w:t>
      </w:r>
      <w:r w:rsidR="00527CB1" w:rsidRPr="00DE3CD5">
        <w:t xml:space="preserve"> </w:t>
      </w:r>
      <w:r w:rsidR="007E33FD" w:rsidRPr="00DE3CD5">
        <w:t>POR</w:t>
      </w:r>
      <w:r w:rsidR="00527CB1" w:rsidRPr="00DE3CD5">
        <w:t xml:space="preserve"> patients </w:t>
      </w:r>
      <w:r w:rsidR="007E33FD" w:rsidRPr="00DE3CD5">
        <w:t>using</w:t>
      </w:r>
      <w:r w:rsidR="00527CB1" w:rsidRPr="00DE3CD5">
        <w:t xml:space="preserve"> the </w:t>
      </w:r>
      <w:r w:rsidR="00C37442" w:rsidRPr="00DE3CD5">
        <w:t>drug-free IVA procedure</w:t>
      </w:r>
      <w:r w:rsidRPr="00DE3CD5">
        <w:t xml:space="preserve"> involving </w:t>
      </w:r>
      <w:r w:rsidR="00A110BF" w:rsidRPr="00DE3CD5">
        <w:t xml:space="preserve">cortical fragmentation and orthotopic grafting </w:t>
      </w:r>
      <w:r w:rsidR="00527CB1" w:rsidRPr="00DE3CD5">
        <w:t>without treatment of the Akt stimulating drugs</w:t>
      </w:r>
      <w:r w:rsidR="007E33FD" w:rsidRPr="00DE3CD5">
        <w:t>.</w:t>
      </w:r>
      <w:r w:rsidR="00C37442" w:rsidRPr="00DE3CD5">
        <w:t xml:space="preserve"> </w:t>
      </w:r>
      <w:r w:rsidR="007E33FD" w:rsidRPr="00DE3CD5">
        <w:t>Drug-free IVA</w:t>
      </w:r>
      <w:r w:rsidR="00C37442" w:rsidRPr="00DE3CD5">
        <w:t xml:space="preserve"> stimulate</w:t>
      </w:r>
      <w:r w:rsidR="007E33FD" w:rsidRPr="00DE3CD5">
        <w:t>s</w:t>
      </w:r>
      <w:r w:rsidR="00C37442" w:rsidRPr="00DE3CD5">
        <w:t xml:space="preserve"> early stage of ovarian follicles to develop to </w:t>
      </w:r>
      <w:r w:rsidR="007E33FD" w:rsidRPr="00DE3CD5">
        <w:t xml:space="preserve">the </w:t>
      </w:r>
      <w:r w:rsidR="00C37442" w:rsidRPr="00DE3CD5">
        <w:t xml:space="preserve">preantral follicle stage </w:t>
      </w:r>
      <w:r w:rsidR="007E33FD" w:rsidRPr="00DE3CD5">
        <w:t>after</w:t>
      </w:r>
      <w:r w:rsidR="008B388B" w:rsidRPr="00DE3CD5">
        <w:t xml:space="preserve"> only one surgery </w:t>
      </w:r>
      <w:r w:rsidR="007E33FD" w:rsidRPr="00DE3CD5">
        <w:t>and</w:t>
      </w:r>
      <w:r w:rsidR="00C37442" w:rsidRPr="00DE3CD5">
        <w:t xml:space="preserve"> increase</w:t>
      </w:r>
      <w:r w:rsidR="007E33FD" w:rsidRPr="00DE3CD5">
        <w:t>d</w:t>
      </w:r>
      <w:r w:rsidR="00C37442" w:rsidRPr="00DE3CD5">
        <w:t xml:space="preserve"> the number of retrieved oocytes </w:t>
      </w:r>
      <w:r w:rsidR="007E33FD" w:rsidRPr="00DE3CD5">
        <w:t>for</w:t>
      </w:r>
      <w:r w:rsidR="00C37442" w:rsidRPr="00DE3CD5">
        <w:t xml:space="preserve"> IVF-</w:t>
      </w:r>
      <w:r w:rsidR="007E33FD" w:rsidRPr="00DE3CD5">
        <w:t>embryo transfer</w:t>
      </w:r>
      <w:r w:rsidR="00C37442" w:rsidRPr="00DE3CD5">
        <w:fldChar w:fldCharType="begin">
          <w:fldData xml:space="preserve">PEVuZE5vdGU+PENpdGU+PEF1dGhvcj5LYXdhbXVyYTwvQXV0aG9yPjxZZWFyPjIwMTM8L1llYXI+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==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LYXdhbXVyYTwvQXV0aG9yPjxZZWFyPjIwMTM8L1llYXI+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==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C37442" w:rsidRPr="00DE3CD5">
        <w:fldChar w:fldCharType="separate"/>
      </w:r>
      <w:r w:rsidR="00DD5DF8" w:rsidRPr="00DE3CD5">
        <w:rPr>
          <w:noProof/>
          <w:vertAlign w:val="superscript"/>
        </w:rPr>
        <w:t>15,18</w:t>
      </w:r>
      <w:r w:rsidR="00C37442" w:rsidRPr="00DE3CD5">
        <w:fldChar w:fldCharType="end"/>
      </w:r>
      <w:r w:rsidR="00C37442" w:rsidRPr="00DE3CD5">
        <w:t>.</w:t>
      </w:r>
      <w:r w:rsidR="00AD547D" w:rsidRPr="00DE3CD5">
        <w:t xml:space="preserve"> </w:t>
      </w:r>
      <w:r w:rsidR="00AF4F30" w:rsidRPr="00DE3CD5">
        <w:t xml:space="preserve">The drug-free IVA </w:t>
      </w:r>
      <w:r w:rsidR="007E33FD" w:rsidRPr="00DE3CD5">
        <w:t xml:space="preserve">approach </w:t>
      </w:r>
      <w:r w:rsidR="00AF4F30" w:rsidRPr="00DE3CD5">
        <w:t>has several advantages as compared with our original IVA</w:t>
      </w:r>
      <w:r w:rsidR="007E33FD" w:rsidRPr="00DE3CD5">
        <w:t xml:space="preserve"> by 1)</w:t>
      </w:r>
      <w:r w:rsidR="00AF4F30" w:rsidRPr="00DE3CD5">
        <w:t xml:space="preserve"> </w:t>
      </w:r>
      <w:r w:rsidR="00A110BF" w:rsidRPr="00DE3CD5">
        <w:t>avoiding potential follicle loss during culture</w:t>
      </w:r>
      <w:r w:rsidR="00AF4F30" w:rsidRPr="00DE3CD5">
        <w:t xml:space="preserve">, </w:t>
      </w:r>
      <w:r w:rsidR="007E33FD" w:rsidRPr="00DE3CD5">
        <w:t xml:space="preserve">2) </w:t>
      </w:r>
      <w:r w:rsidR="00A110BF" w:rsidRPr="00DE3CD5">
        <w:t xml:space="preserve">minimizing </w:t>
      </w:r>
      <w:r w:rsidR="00AF4F30" w:rsidRPr="00DE3CD5">
        <w:t xml:space="preserve">invasiveness and costs of the </w:t>
      </w:r>
      <w:r w:rsidR="007E33FD" w:rsidRPr="00DE3CD5">
        <w:t xml:space="preserve">second </w:t>
      </w:r>
      <w:r w:rsidR="00AF4F30" w:rsidRPr="00DE3CD5">
        <w:t xml:space="preserve">surgery, </w:t>
      </w:r>
      <w:r w:rsidR="00E17859" w:rsidRPr="00DE3CD5">
        <w:t>3</w:t>
      </w:r>
      <w:r w:rsidR="007E33FD" w:rsidRPr="00DE3CD5">
        <w:t xml:space="preserve">) </w:t>
      </w:r>
      <w:r w:rsidR="00E17859" w:rsidRPr="00DE3CD5">
        <w:t xml:space="preserve">involving </w:t>
      </w:r>
      <w:r w:rsidR="00A110BF" w:rsidRPr="00DE3CD5">
        <w:t xml:space="preserve">only short-term </w:t>
      </w:r>
      <w:r w:rsidR="00E17859" w:rsidRPr="00DE3CD5">
        <w:t xml:space="preserve">post-surgery </w:t>
      </w:r>
      <w:r w:rsidR="00A110BF" w:rsidRPr="00DE3CD5">
        <w:t xml:space="preserve">bed rest </w:t>
      </w:r>
      <w:r w:rsidR="00AF4F30" w:rsidRPr="00DE3CD5">
        <w:t xml:space="preserve">and </w:t>
      </w:r>
      <w:r w:rsidR="00E17859" w:rsidRPr="00DE3CD5">
        <w:t xml:space="preserve">4) </w:t>
      </w:r>
      <w:r w:rsidR="00AF4F30" w:rsidRPr="00DE3CD5">
        <w:t xml:space="preserve">potential of spontaneous pregnancy due to </w:t>
      </w:r>
      <w:r w:rsidR="00A110BF" w:rsidRPr="00DE3CD5">
        <w:t>orthotopic grafting</w:t>
      </w:r>
      <w:r w:rsidR="00AF4F30" w:rsidRPr="00DE3CD5">
        <w:t xml:space="preserve">. </w:t>
      </w:r>
      <w:r w:rsidR="0060444E" w:rsidRPr="00DE3CD5">
        <w:t xml:space="preserve">We </w:t>
      </w:r>
      <w:r w:rsidR="00AF4F30" w:rsidRPr="00DE3CD5">
        <w:t xml:space="preserve">recently </w:t>
      </w:r>
      <w:r w:rsidR="0060444E" w:rsidRPr="00DE3CD5">
        <w:t>published</w:t>
      </w:r>
      <w:r w:rsidR="00F05CC4" w:rsidRPr="00DE3CD5">
        <w:t xml:space="preserve"> a video article showing </w:t>
      </w:r>
      <w:r w:rsidR="0060444E" w:rsidRPr="00DE3CD5">
        <w:t>the</w:t>
      </w:r>
      <w:r w:rsidR="00AF4F30" w:rsidRPr="00DE3CD5">
        <w:t xml:space="preserve"> </w:t>
      </w:r>
      <w:r w:rsidR="0060444E" w:rsidRPr="00DE3CD5">
        <w:t>surgical procedure</w:t>
      </w:r>
      <w:r w:rsidR="00AF4F30" w:rsidRPr="00DE3CD5">
        <w:t>s</w:t>
      </w:r>
      <w:r w:rsidR="0060444E" w:rsidRPr="00DE3CD5">
        <w:t xml:space="preserve"> </w:t>
      </w:r>
      <w:r w:rsidR="00F05CC4" w:rsidRPr="00DE3CD5">
        <w:t>of drug-free IVA</w:t>
      </w:r>
      <w:r w:rsidR="007F120F" w:rsidRPr="00DE3CD5">
        <w:fldChar w:fldCharType="begin"/>
      </w:r>
      <w:r w:rsidR="00393657" w:rsidRPr="00DE3CD5">
        <w:instrText xml:space="preserve"> ADDIN EN.CITE &lt;EndNote&gt;&lt;Cite&gt;&lt;Author&gt;Tanaka&lt;/Author&gt;&lt;Year&gt;2020&lt;/Year&gt;&lt;RecNum&gt;469&lt;/RecNum&gt;&lt;DisplayText&gt;&lt;style face="superscript"&gt;19&lt;/style&gt;&lt;/DisplayText&gt;&lt;record&gt;&lt;rec-number&gt;469&lt;/rec-number&gt;&lt;foreign-keys&gt;&lt;key app="EN" db-id="2xe5029vk9fe9pe5avdv5ff4wszps2v9wrfa" timestamp="1600059180" guid="1869063a-320c-4532-a9e8-1fff4ca21d12"&gt;469&lt;/key&gt;&lt;/foreign-keys&gt;&lt;ref-type name="Journal Article"&gt;17&lt;/ref-type&gt;&lt;contributors&gt;&lt;authors&gt;&lt;author&gt;Tanaka, Y.&lt;/author&gt;&lt;author&gt;Hsueh, A. J.&lt;/author&gt;&lt;author&gt;Kawamura, K.&lt;/author&gt;&lt;/authors&gt;&lt;/contributors&gt;&lt;auth-address&gt;Department of Obstetrics and Gynecology, International University School of Medicine, Chiba, Japan.&amp;#xD;Department of Obstetrics and Gynecology, Stanford University School of Medicine, Stanford, California.&amp;#xD;Department of Obstetrics and Gynecology, International University School of Medicine, Chiba, Japan; Department of Obstetrics and Gynecology, Stanford University School of Medicine, Stanford, California. Electronic address: kazuhironanami@gmail.com.&lt;/auth-address&gt;&lt;titles&gt;&lt;title&gt;Surgical approaches of drug-free in vitro activation and laparoscopic ovarian incision to treat patients with ovarian infertility&lt;/title&gt;&lt;secondary-title&gt;Fertil Steril&lt;/secondary-title&gt;&lt;/titles&gt;&lt;periodical&gt;&lt;full-title&gt;Fertility and Sterility&lt;/full-title&gt;&lt;abbr-1&gt;Fertil. Steril.&lt;/abbr-1&gt;&lt;abbr-2&gt;Fertil Steril&lt;/abbr-2&gt;&lt;abbr-3&gt;Fertility &amp;amp; Sterility&lt;/abbr-3&gt;&lt;/periodical&gt;&lt;edition&gt;2020/09/11&lt;/edition&gt;&lt;keywords&gt;&lt;keyword&gt;Hippo signaling&lt;/keyword&gt;&lt;keyword&gt;Ovary&lt;/keyword&gt;&lt;keyword&gt;follicle activation&lt;/keyword&gt;&lt;keyword&gt;infertility&lt;/keyword&gt;&lt;keyword&gt;laparoscopic surgery&lt;/keyword&gt;&lt;/keywords&gt;&lt;dates&gt;&lt;year&gt;2020&lt;/year&gt;&lt;pub-dates&gt;&lt;date&gt;Sep 6&lt;/date&gt;&lt;/pub-dates&gt;&lt;/dates&gt;&lt;isbn&gt;0015-0282&lt;/isbn&gt;&lt;accession-num&gt;32907748&lt;/accession-num&gt;&lt;urls&gt;&lt;/urls&gt;&lt;electronic-resource-num&gt;10.1016/j.fertnstert.2020.07.029&lt;/electronic-resource-num&gt;&lt;remote-database-provider&gt;NLM&lt;/remote-database-provider&gt;&lt;language&gt;eng&lt;/language&gt;&lt;/record&gt;&lt;/Cite&gt;&lt;/EndNote&gt;</w:instrText>
      </w:r>
      <w:r w:rsidR="007F120F" w:rsidRPr="00DE3CD5">
        <w:fldChar w:fldCharType="separate"/>
      </w:r>
      <w:r w:rsidR="00DD5DF8" w:rsidRPr="00DE3CD5">
        <w:rPr>
          <w:noProof/>
          <w:vertAlign w:val="superscript"/>
        </w:rPr>
        <w:t>19</w:t>
      </w:r>
      <w:r w:rsidR="007F120F" w:rsidRPr="00DE3CD5">
        <w:fldChar w:fldCharType="end"/>
      </w:r>
      <w:r w:rsidR="000E2898" w:rsidRPr="00DE3CD5">
        <w:t xml:space="preserve"> </w:t>
      </w:r>
      <w:r w:rsidR="0060444E" w:rsidRPr="00DE3CD5">
        <w:t xml:space="preserve">and </w:t>
      </w:r>
      <w:r w:rsidR="00F05CC4" w:rsidRPr="00DE3CD5">
        <w:t>detail</w:t>
      </w:r>
      <w:r w:rsidR="00E17859" w:rsidRPr="00DE3CD5">
        <w:t>ed</w:t>
      </w:r>
      <w:r w:rsidR="00F05CC4" w:rsidRPr="00DE3CD5">
        <w:t xml:space="preserve"> </w:t>
      </w:r>
      <w:r w:rsidR="0060444E" w:rsidRPr="00DE3CD5">
        <w:t>protocol</w:t>
      </w:r>
      <w:r w:rsidR="00E17859" w:rsidRPr="00DE3CD5">
        <w:t>s</w:t>
      </w:r>
      <w:r w:rsidR="0060444E" w:rsidRPr="00DE3CD5">
        <w:t xml:space="preserve"> of ovarian stimulation</w:t>
      </w:r>
      <w:r w:rsidR="00F05CC4" w:rsidRPr="00DE3CD5">
        <w:t xml:space="preserve"> after the surgery</w:t>
      </w:r>
      <w:r w:rsidR="00B379F9" w:rsidRPr="00DE3CD5">
        <w:fldChar w:fldCharType="begin"/>
      </w:r>
      <w:r w:rsidR="00393657" w:rsidRPr="00DE3CD5">
        <w:instrText xml:space="preserve"> ADDIN EN.CITE &lt;EndNote&gt;&lt;Cite&gt;&lt;Author&gt;Kawamura&lt;/Author&gt;&lt;Year&gt;2020&lt;/Year&gt;&lt;RecNum&gt;453&lt;/RecNum&gt;&lt;DisplayText&gt;&lt;style face="superscript"&gt;20&lt;/style&gt;&lt;/DisplayText&gt;&lt;record&gt;&lt;rec-number&gt;453&lt;/rec-number&gt;&lt;foreign-keys&gt;&lt;key app="EN" db-id="2xe5029vk9fe9pe5avdv5ff4wszps2v9wrfa" timestamp="1598427737" guid="596a7e27-a6dc-4b3f-ac75-4454ab07f11d"&gt;453&lt;/key&gt;&lt;/foreign-keys&gt;&lt;ref-type name="Journal Article"&gt;17&lt;/ref-type&gt;&lt;contributors&gt;&lt;authors&gt;&lt;author&gt;Kawamura, K.&lt;/author&gt;&lt;author&gt;Ishizuka, B.&lt;/author&gt;&lt;author&gt;Hsueh, A. J. W.&lt;/author&gt;&lt;/authors&gt;&lt;/contributors&gt;&lt;auth-address&gt;Advanced Reproduction Research Center, Department of Obstetrics and Gynecology, Narita Chiba 286-8686, Japan. Electronic address: kazuhironanami@gmail.com.&amp;#xD;Rose Ladies Clinic, Tokyo 158-0082, Japan.&amp;#xD;Department of Ob/Gyn, Stanford University School of Medicine, Stanford CA, USA.&lt;/auth-address&gt;&lt;titles&gt;&lt;title&gt;Drug-free in-vitro activation of follicles for infertility treatment in poor ovarian response patients with decreased ovarian reserve&lt;/title&gt;&lt;secondary-title&gt;Reprod Biomed Online&lt;/secondary-title&gt;&lt;/titles&gt;&lt;periodical&gt;&lt;full-title&gt;Reproductive Biomedicine Online&lt;/full-title&gt;&lt;abbr-1&gt;Reprod. Biomed. Online&lt;/abbr-1&gt;&lt;abbr-2&gt;Reprod Biomed Online&lt;/abbr-2&gt;&lt;/periodical&gt;&lt;pages&gt;245-253&lt;/pages&gt;&lt;volume&gt;40&lt;/volume&gt;&lt;number&gt;2&lt;/number&gt;&lt;edition&gt;2019/11/23&lt;/edition&gt;&lt;keywords&gt;&lt;keyword&gt;Follicles&lt;/keyword&gt;&lt;keyword&gt;Hippo signalling&lt;/keyword&gt;&lt;keyword&gt;In-vitro activation&lt;/keyword&gt;&lt;keyword&gt;Infertility&lt;/keyword&gt;&lt;keyword&gt;Oocyte&lt;/keyword&gt;&lt;keyword&gt;Ovary&lt;/keyword&gt;&lt;/keywords&gt;&lt;dates&gt;&lt;year&gt;2020&lt;/year&gt;&lt;pub-dates&gt;&lt;date&gt;Feb&lt;/date&gt;&lt;/pub-dates&gt;&lt;/dates&gt;&lt;isbn&gt;1472-6483&lt;/isbn&gt;&lt;accession-num&gt;31753712&lt;/accession-num&gt;&lt;urls&gt;&lt;/urls&gt;&lt;electronic-resource-num&gt;10.1016/j.rbmo.2019.09.007&lt;/electronic-resource-num&gt;&lt;remote-database-provider&gt;NLM&lt;/remote-database-provider&gt;&lt;language&gt;eng&lt;/language&gt;&lt;/record&gt;&lt;/Cite&gt;&lt;/EndNote&gt;</w:instrText>
      </w:r>
      <w:r w:rsidR="00B379F9" w:rsidRPr="00DE3CD5">
        <w:fldChar w:fldCharType="separate"/>
      </w:r>
      <w:r w:rsidR="00DD5DF8" w:rsidRPr="00DE3CD5">
        <w:rPr>
          <w:noProof/>
          <w:vertAlign w:val="superscript"/>
        </w:rPr>
        <w:t>20</w:t>
      </w:r>
      <w:r w:rsidR="00B379F9" w:rsidRPr="00DE3CD5">
        <w:fldChar w:fldCharType="end"/>
      </w:r>
      <w:r w:rsidR="0084665E" w:rsidRPr="00DE3CD5">
        <w:t>.</w:t>
      </w:r>
      <w:r w:rsidR="0060444E" w:rsidRPr="00DE3CD5">
        <w:t xml:space="preserve"> </w:t>
      </w:r>
      <w:r w:rsidR="00CF2FB4" w:rsidRPr="00DE3CD5">
        <w:t>Here,</w:t>
      </w:r>
      <w:r w:rsidR="0060444E" w:rsidRPr="00DE3CD5">
        <w:t xml:space="preserve"> we present details of laboratory </w:t>
      </w:r>
      <w:r w:rsidR="0060444E" w:rsidRPr="00DE3CD5">
        <w:lastRenderedPageBreak/>
        <w:t>method</w:t>
      </w:r>
      <w:r w:rsidR="00713958" w:rsidRPr="00DE3CD5">
        <w:t>s</w:t>
      </w:r>
      <w:r w:rsidR="0060444E" w:rsidRPr="00DE3CD5">
        <w:t xml:space="preserve"> required for drug-free IVA.</w:t>
      </w:r>
    </w:p>
    <w:p w14:paraId="2A4334DD" w14:textId="77777777" w:rsidR="005E7BB6" w:rsidRPr="00DE3CD5" w:rsidRDefault="005E7BB6" w:rsidP="00666C2B">
      <w:pPr>
        <w:contextualSpacing/>
        <w:rPr>
          <w:b/>
        </w:rPr>
      </w:pPr>
    </w:p>
    <w:p w14:paraId="6F4FD980" w14:textId="58386276" w:rsidR="005E7BB6" w:rsidRPr="00DE3CD5" w:rsidRDefault="00827826" w:rsidP="00666C2B">
      <w:pPr>
        <w:contextualSpacing/>
        <w:rPr>
          <w:rFonts w:eastAsia="Calibri"/>
          <w:b/>
        </w:rPr>
      </w:pPr>
      <w:r w:rsidRPr="00DE3CD5">
        <w:rPr>
          <w:rFonts w:eastAsia="Calibri"/>
          <w:b/>
        </w:rPr>
        <w:t>PROTOCOL:</w:t>
      </w:r>
    </w:p>
    <w:p w14:paraId="3AB22CBB" w14:textId="77777777" w:rsidR="00DE3CD5" w:rsidRPr="00DE3CD5" w:rsidRDefault="00DE3CD5" w:rsidP="00666C2B">
      <w:pPr>
        <w:contextualSpacing/>
        <w:rPr>
          <w:rFonts w:eastAsia="Calibri"/>
          <w:b/>
          <w:color w:val="000000" w:themeColor="text1"/>
        </w:rPr>
      </w:pPr>
    </w:p>
    <w:p w14:paraId="794B87E6" w14:textId="2EDBA0BD" w:rsidR="00C50EE1" w:rsidRPr="00DE3CD5" w:rsidRDefault="00B962CD" w:rsidP="00666C2B">
      <w:pPr>
        <w:contextualSpacing/>
        <w:rPr>
          <w:shd w:val="clear" w:color="auto" w:fill="FFFFFF"/>
        </w:rPr>
      </w:pPr>
      <w:r w:rsidRPr="00DE3CD5">
        <w:rPr>
          <w:shd w:val="clear" w:color="auto" w:fill="FFFFFF"/>
        </w:rPr>
        <w:t>Written i</w:t>
      </w:r>
      <w:r w:rsidR="00E032DD" w:rsidRPr="00DE3CD5">
        <w:rPr>
          <w:shd w:val="clear" w:color="auto" w:fill="FFFFFF"/>
        </w:rPr>
        <w:t>nformed consent</w:t>
      </w:r>
      <w:r w:rsidR="00CF2FB4" w:rsidRPr="00DE3CD5">
        <w:rPr>
          <w:shd w:val="clear" w:color="auto" w:fill="FFFFFF"/>
        </w:rPr>
        <w:t xml:space="preserve"> was obtained from </w:t>
      </w:r>
      <w:r w:rsidRPr="00DE3CD5">
        <w:rPr>
          <w:shd w:val="clear" w:color="auto" w:fill="FFFFFF"/>
        </w:rPr>
        <w:t xml:space="preserve">each </w:t>
      </w:r>
      <w:r w:rsidR="00CF2FB4" w:rsidRPr="00DE3CD5">
        <w:rPr>
          <w:shd w:val="clear" w:color="auto" w:fill="FFFFFF"/>
        </w:rPr>
        <w:t xml:space="preserve">POR patient </w:t>
      </w:r>
      <w:r w:rsidRPr="00DE3CD5">
        <w:rPr>
          <w:shd w:val="clear" w:color="auto" w:fill="FFFFFF"/>
        </w:rPr>
        <w:t xml:space="preserve">with diminishing ovarian reserve who enrolled in </w:t>
      </w:r>
      <w:r w:rsidR="00CF2FB4" w:rsidRPr="00DE3CD5">
        <w:rPr>
          <w:shd w:val="clear" w:color="auto" w:fill="FFFFFF"/>
        </w:rPr>
        <w:t xml:space="preserve">the drug-free IVA </w:t>
      </w:r>
      <w:r w:rsidRPr="00DE3CD5">
        <w:rPr>
          <w:shd w:val="clear" w:color="auto" w:fill="FFFFFF"/>
        </w:rPr>
        <w:t>treatment</w:t>
      </w:r>
      <w:r w:rsidR="00CF2FB4" w:rsidRPr="00DE3CD5">
        <w:rPr>
          <w:shd w:val="clear" w:color="auto" w:fill="FFFFFF"/>
        </w:rPr>
        <w:t>.</w:t>
      </w:r>
      <w:r w:rsidR="00E032DD" w:rsidRPr="00DE3CD5">
        <w:rPr>
          <w:shd w:val="clear" w:color="auto" w:fill="FFFFFF"/>
        </w:rPr>
        <w:t xml:space="preserve"> </w:t>
      </w:r>
      <w:r w:rsidR="00CF2FB4" w:rsidRPr="00DE3CD5">
        <w:rPr>
          <w:shd w:val="clear" w:color="auto" w:fill="FFFFFF"/>
        </w:rPr>
        <w:t>T</w:t>
      </w:r>
      <w:r w:rsidR="00E032DD" w:rsidRPr="00DE3CD5">
        <w:rPr>
          <w:shd w:val="clear" w:color="auto" w:fill="FFFFFF"/>
        </w:rPr>
        <w:t>his study was</w:t>
      </w:r>
      <w:r w:rsidR="00C50EE1" w:rsidRPr="00DE3CD5">
        <w:rPr>
          <w:shd w:val="clear" w:color="auto" w:fill="FFFFFF"/>
        </w:rPr>
        <w:t xml:space="preserve"> approved by ethical committee of </w:t>
      </w:r>
      <w:r w:rsidR="000E2898" w:rsidRPr="00DE3CD5">
        <w:rPr>
          <w:color w:val="000000" w:themeColor="text1"/>
          <w:u w:color="3C3637"/>
        </w:rPr>
        <w:t>International University of Health and Welfare</w:t>
      </w:r>
      <w:r w:rsidR="00C50EE1" w:rsidRPr="00DE3CD5">
        <w:rPr>
          <w:shd w:val="clear" w:color="auto" w:fill="FFFFFF"/>
        </w:rPr>
        <w:t xml:space="preserve"> (No. </w:t>
      </w:r>
      <w:r w:rsidR="000633F0" w:rsidRPr="00DE3CD5">
        <w:rPr>
          <w:shd w:val="clear" w:color="auto" w:fill="FFFFFF"/>
        </w:rPr>
        <w:t>17-S-21</w:t>
      </w:r>
      <w:r w:rsidR="00C50EE1" w:rsidRPr="00DE3CD5">
        <w:rPr>
          <w:shd w:val="clear" w:color="auto" w:fill="FFFFFF"/>
        </w:rPr>
        <w:t>).</w:t>
      </w:r>
      <w:r w:rsidR="00E020E5" w:rsidRPr="00DE3CD5">
        <w:rPr>
          <w:shd w:val="clear" w:color="auto" w:fill="FFFFFF"/>
        </w:rPr>
        <w:t xml:space="preserve"> Clinical trial was registered under</w:t>
      </w:r>
      <w:r w:rsidR="002E03C4" w:rsidRPr="00DE3CD5">
        <w:rPr>
          <w:shd w:val="clear" w:color="auto" w:fill="FFFFFF"/>
        </w:rPr>
        <w:t xml:space="preserve"> nu</w:t>
      </w:r>
      <w:r w:rsidR="00E020E5" w:rsidRPr="00DE3CD5">
        <w:rPr>
          <w:shd w:val="clear" w:color="auto" w:fill="FFFFFF"/>
        </w:rPr>
        <w:t xml:space="preserve">mber </w:t>
      </w:r>
      <w:r w:rsidR="00E020E5" w:rsidRPr="00DE3CD5">
        <w:rPr>
          <w:color w:val="000000" w:themeColor="text1"/>
          <w:shd w:val="clear" w:color="auto" w:fill="FFFFFF"/>
        </w:rPr>
        <w:t>UMIN</w:t>
      </w:r>
      <w:r w:rsidR="000633F0" w:rsidRPr="00DE3CD5">
        <w:rPr>
          <w:color w:val="000000" w:themeColor="text1"/>
          <w:shd w:val="clear" w:color="auto" w:fill="FFFFFF"/>
        </w:rPr>
        <w:t xml:space="preserve">000034464 </w:t>
      </w:r>
      <w:r w:rsidR="00E020E5" w:rsidRPr="00DE3CD5">
        <w:rPr>
          <w:shd w:val="clear" w:color="auto" w:fill="FFFFFF"/>
        </w:rPr>
        <w:t>and carried out in accordance with the Code of Ethics of the World Medical Association (Declaration of Helsinki).</w:t>
      </w:r>
    </w:p>
    <w:p w14:paraId="49BB4BBA" w14:textId="77777777" w:rsidR="006A22F2" w:rsidRPr="00DE3CD5" w:rsidRDefault="006A22F2" w:rsidP="00666C2B">
      <w:pPr>
        <w:contextualSpacing/>
        <w:rPr>
          <w:color w:val="808080"/>
        </w:rPr>
      </w:pPr>
    </w:p>
    <w:p w14:paraId="3C60DCF3" w14:textId="7089A18D" w:rsidR="00C50EE1" w:rsidRPr="00DE3CD5" w:rsidRDefault="00C50EE1" w:rsidP="00666C2B">
      <w:pPr>
        <w:pStyle w:val="ListParagraph"/>
        <w:numPr>
          <w:ilvl w:val="0"/>
          <w:numId w:val="16"/>
        </w:numPr>
        <w:ind w:leftChars="0" w:left="0" w:firstLine="0"/>
        <w:contextualSpacing/>
        <w:rPr>
          <w:rFonts w:eastAsia="Calibri"/>
          <w:b/>
          <w:color w:val="808080"/>
        </w:rPr>
      </w:pPr>
      <w:r w:rsidRPr="00DE3CD5">
        <w:rPr>
          <w:rFonts w:eastAsia="Calibri"/>
          <w:b/>
          <w:color w:val="000000" w:themeColor="text1"/>
        </w:rPr>
        <w:t>Ovarian</w:t>
      </w:r>
      <w:r w:rsidR="006A342E" w:rsidRPr="00DE3CD5">
        <w:rPr>
          <w:rFonts w:eastAsia="Calibri"/>
          <w:b/>
          <w:color w:val="000000" w:themeColor="text1"/>
        </w:rPr>
        <w:t xml:space="preserve"> cortex extraction</w:t>
      </w:r>
      <w:r w:rsidRPr="00DE3CD5">
        <w:rPr>
          <w:rFonts w:eastAsia="Calibri"/>
          <w:b/>
          <w:color w:val="808080"/>
        </w:rPr>
        <w:t xml:space="preserve"> </w:t>
      </w:r>
    </w:p>
    <w:p w14:paraId="6B079C53" w14:textId="77777777" w:rsidR="00DE3CD5" w:rsidRPr="00DE3CD5" w:rsidRDefault="00DE3CD5" w:rsidP="00666C2B">
      <w:pPr>
        <w:pStyle w:val="ListParagraph"/>
        <w:ind w:leftChars="0" w:left="0"/>
        <w:contextualSpacing/>
        <w:rPr>
          <w:rFonts w:eastAsia="Calibri"/>
          <w:b/>
          <w:color w:val="808080"/>
        </w:rPr>
      </w:pPr>
    </w:p>
    <w:p w14:paraId="6B0928D9" w14:textId="755FD94A" w:rsidR="00566D99" w:rsidRPr="00DE3CD5" w:rsidRDefault="000E2898" w:rsidP="00666C2B">
      <w:pPr>
        <w:pStyle w:val="ListParagraph"/>
        <w:numPr>
          <w:ilvl w:val="1"/>
          <w:numId w:val="16"/>
        </w:numPr>
        <w:ind w:leftChars="0" w:left="0" w:firstLine="0"/>
        <w:contextualSpacing/>
      </w:pPr>
      <w:r w:rsidRPr="00DE3CD5">
        <w:t>Remov</w:t>
      </w:r>
      <w:r w:rsidR="00535F72" w:rsidRPr="00DE3CD5">
        <w:t>e</w:t>
      </w:r>
      <w:r w:rsidRPr="00DE3CD5">
        <w:t xml:space="preserve"> </w:t>
      </w:r>
      <w:r w:rsidR="006A22F2" w:rsidRPr="00DE3CD5">
        <w:t xml:space="preserve">part of </w:t>
      </w:r>
      <w:r w:rsidR="00566D99" w:rsidRPr="00DE3CD5">
        <w:t xml:space="preserve">ovarian </w:t>
      </w:r>
      <w:r w:rsidRPr="00DE3CD5">
        <w:t>cort</w:t>
      </w:r>
      <w:r w:rsidR="006A22F2" w:rsidRPr="00DE3CD5">
        <w:t>ex</w:t>
      </w:r>
      <w:r w:rsidR="00566D99" w:rsidRPr="00DE3CD5">
        <w:t xml:space="preserve"> </w:t>
      </w:r>
      <w:r w:rsidR="00776326" w:rsidRPr="00DE3CD5">
        <w:t>(10 x 10 mm</w:t>
      </w:r>
      <w:r w:rsidR="00E37492" w:rsidRPr="00DE3CD5">
        <w:t>, 2-3 mm thickness</w:t>
      </w:r>
      <w:r w:rsidR="00776326" w:rsidRPr="00DE3CD5">
        <w:t xml:space="preserve">) </w:t>
      </w:r>
      <w:r w:rsidR="006A22F2" w:rsidRPr="00DE3CD5">
        <w:t>from one or both ovaries</w:t>
      </w:r>
      <w:r w:rsidR="006A22F2" w:rsidRPr="00DE3CD5" w:rsidDel="000E2898">
        <w:t xml:space="preserve"> </w:t>
      </w:r>
      <w:r w:rsidRPr="00DE3CD5">
        <w:t xml:space="preserve">under </w:t>
      </w:r>
      <w:r w:rsidR="006A22F2" w:rsidRPr="00DE3CD5">
        <w:t>general anesthesia through laparoscopic surgery</w:t>
      </w:r>
      <w:r w:rsidRPr="00DE3CD5">
        <w:t xml:space="preserve"> </w:t>
      </w:r>
      <w:r w:rsidR="00516D0A" w:rsidRPr="00DE3CD5">
        <w:t>as previous describe</w:t>
      </w:r>
      <w:r w:rsidR="00694357" w:rsidRPr="00DE3CD5">
        <w:t>d</w:t>
      </w:r>
      <w:r w:rsidR="00AA741A" w:rsidRPr="00DE3CD5">
        <w:fldChar w:fldCharType="begin">
          <w:fldData xml:space="preserve">PEVuZE5vdGU+PENpdGU+PEF1dGhvcj5UYW5ha2E8L0F1dGhvcj48WWVhcj4yMDIwPC9ZZWFyPjxS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UYW5ha2E8L0F1dGhvcj48WWVhcj4yMDIwPC9ZZWFyPjxS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AA741A" w:rsidRPr="00DE3CD5">
        <w:fldChar w:fldCharType="separate"/>
      </w:r>
      <w:r w:rsidR="00DD5DF8" w:rsidRPr="00DE3CD5">
        <w:rPr>
          <w:noProof/>
          <w:vertAlign w:val="superscript"/>
        </w:rPr>
        <w:t>19,20</w:t>
      </w:r>
      <w:r w:rsidR="00AA741A" w:rsidRPr="00DE3CD5">
        <w:fldChar w:fldCharType="end"/>
      </w:r>
      <w:r w:rsidR="00516D0A" w:rsidRPr="00DE3CD5">
        <w:t>.</w:t>
      </w:r>
      <w:r w:rsidR="00A23129" w:rsidRPr="00DE3CD5">
        <w:t xml:space="preserve"> </w:t>
      </w:r>
    </w:p>
    <w:p w14:paraId="75283970" w14:textId="77777777" w:rsidR="003850DC" w:rsidRPr="00DE3CD5" w:rsidRDefault="003850DC" w:rsidP="00666C2B">
      <w:pPr>
        <w:pStyle w:val="ListParagraph"/>
        <w:ind w:leftChars="0" w:left="0"/>
        <w:contextualSpacing/>
      </w:pPr>
    </w:p>
    <w:p w14:paraId="5970ED1D" w14:textId="11316F82" w:rsidR="00566D99" w:rsidRPr="00DE3CD5" w:rsidRDefault="006A22F2" w:rsidP="00666C2B">
      <w:pPr>
        <w:pStyle w:val="ListParagraph"/>
        <w:numPr>
          <w:ilvl w:val="1"/>
          <w:numId w:val="16"/>
        </w:numPr>
        <w:ind w:leftChars="0" w:left="0" w:firstLine="0"/>
        <w:contextualSpacing/>
      </w:pPr>
      <w:r w:rsidRPr="00DE3CD5">
        <w:t>Place</w:t>
      </w:r>
      <w:r w:rsidR="00566D99" w:rsidRPr="00DE3CD5">
        <w:t xml:space="preserve"> the </w:t>
      </w:r>
      <w:r w:rsidRPr="00DE3CD5">
        <w:t>collected</w:t>
      </w:r>
      <w:r w:rsidR="00566D99" w:rsidRPr="00DE3CD5">
        <w:t xml:space="preserve"> ovarian cort</w:t>
      </w:r>
      <w:r w:rsidR="003D0269" w:rsidRPr="00DE3CD5">
        <w:t>ex</w:t>
      </w:r>
      <w:r w:rsidR="008B4BEA" w:rsidRPr="00DE3CD5">
        <w:t>es</w:t>
      </w:r>
      <w:r w:rsidR="00566D99" w:rsidRPr="00DE3CD5">
        <w:t xml:space="preserve"> in a sterile </w:t>
      </w:r>
      <w:r w:rsidR="00827826" w:rsidRPr="00DE3CD5">
        <w:t>container</w:t>
      </w:r>
      <w:r w:rsidR="00566D99" w:rsidRPr="00DE3CD5">
        <w:t xml:space="preserve"> containing </w:t>
      </w:r>
      <w:r w:rsidR="00827826" w:rsidRPr="00DE3CD5">
        <w:t>10</w:t>
      </w:r>
      <w:r w:rsidR="00DE3CD5" w:rsidRPr="00DE3CD5">
        <w:t xml:space="preserve"> mL</w:t>
      </w:r>
      <w:r w:rsidR="00827826" w:rsidRPr="00DE3CD5">
        <w:t xml:space="preserve"> </w:t>
      </w:r>
      <w:r w:rsidRPr="00DE3CD5">
        <w:t xml:space="preserve">of </w:t>
      </w:r>
      <w:r w:rsidR="00827826" w:rsidRPr="00DE3CD5">
        <w:t>modified HTF (</w:t>
      </w:r>
      <w:proofErr w:type="spellStart"/>
      <w:r w:rsidR="00827826" w:rsidRPr="00DE3CD5">
        <w:t>mHTF</w:t>
      </w:r>
      <w:proofErr w:type="spellEnd"/>
      <w:r w:rsidR="00827826" w:rsidRPr="00DE3CD5">
        <w:t>)</w:t>
      </w:r>
      <w:r w:rsidR="00566D99" w:rsidRPr="00DE3CD5">
        <w:t xml:space="preserve"> at 37</w:t>
      </w:r>
      <w:r w:rsidR="00DE3CD5" w:rsidRPr="00DE3CD5">
        <w:t xml:space="preserve"> °C</w:t>
      </w:r>
      <w:r w:rsidR="00566D99" w:rsidRPr="00DE3CD5">
        <w:t xml:space="preserve">. </w:t>
      </w:r>
    </w:p>
    <w:p w14:paraId="5C455B1C" w14:textId="77777777" w:rsidR="005E7BB6" w:rsidRPr="00DE3CD5" w:rsidRDefault="005E7BB6" w:rsidP="00666C2B">
      <w:pPr>
        <w:pBdr>
          <w:top w:val="nil"/>
          <w:left w:val="nil"/>
          <w:bottom w:val="nil"/>
          <w:right w:val="nil"/>
          <w:between w:val="nil"/>
        </w:pBdr>
        <w:contextualSpacing/>
      </w:pPr>
    </w:p>
    <w:p w14:paraId="6BC51863" w14:textId="2F92F29F" w:rsidR="00566D99" w:rsidRPr="00DE3CD5" w:rsidRDefault="00566D99" w:rsidP="00666C2B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b/>
          <w:color w:val="000000"/>
        </w:rPr>
      </w:pPr>
      <w:r w:rsidRPr="00DE3CD5">
        <w:rPr>
          <w:b/>
          <w:color w:val="000000"/>
        </w:rPr>
        <w:t xml:space="preserve">Ovarian </w:t>
      </w:r>
      <w:r w:rsidR="006A342E" w:rsidRPr="00DE3CD5">
        <w:rPr>
          <w:b/>
          <w:color w:val="000000"/>
        </w:rPr>
        <w:t>cortex fragmentation</w:t>
      </w:r>
    </w:p>
    <w:p w14:paraId="3372902F" w14:textId="77777777" w:rsidR="00DE3CD5" w:rsidRPr="00DE3CD5" w:rsidRDefault="00DE3CD5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b/>
          <w:color w:val="000000"/>
        </w:rPr>
      </w:pPr>
    </w:p>
    <w:p w14:paraId="0345784B" w14:textId="15EE7A25" w:rsidR="006349A5" w:rsidRPr="00DE3CD5" w:rsidRDefault="00DE3CD5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  <w:r w:rsidRPr="00DE3CD5">
        <w:rPr>
          <w:color w:val="000000"/>
        </w:rPr>
        <w:t xml:space="preserve">NOTE: </w:t>
      </w:r>
      <w:r w:rsidR="009C760C" w:rsidRPr="00DE3CD5">
        <w:rPr>
          <w:color w:val="000000"/>
        </w:rPr>
        <w:t>Prior to dissect</w:t>
      </w:r>
      <w:r w:rsidR="00B9673C" w:rsidRPr="00DE3CD5">
        <w:rPr>
          <w:color w:val="000000"/>
        </w:rPr>
        <w:t>ion of the</w:t>
      </w:r>
      <w:r w:rsidR="009C760C" w:rsidRPr="00DE3CD5">
        <w:rPr>
          <w:color w:val="000000"/>
        </w:rPr>
        <w:t xml:space="preserve"> ovarian cortex, </w:t>
      </w:r>
      <w:r w:rsidR="000F5D33" w:rsidRPr="00DE3CD5">
        <w:rPr>
          <w:color w:val="000000"/>
        </w:rPr>
        <w:t xml:space="preserve">warm up </w:t>
      </w:r>
      <w:proofErr w:type="spellStart"/>
      <w:r w:rsidR="009C760C" w:rsidRPr="00DE3CD5">
        <w:rPr>
          <w:color w:val="000000"/>
        </w:rPr>
        <w:t>mHTF</w:t>
      </w:r>
      <w:proofErr w:type="spellEnd"/>
      <w:r w:rsidR="009C760C" w:rsidRPr="00DE3CD5">
        <w:rPr>
          <w:color w:val="000000"/>
        </w:rPr>
        <w:t xml:space="preserve"> to 37</w:t>
      </w:r>
      <w:r w:rsidRPr="00DE3CD5">
        <w:rPr>
          <w:color w:val="000000"/>
        </w:rPr>
        <w:t xml:space="preserve"> </w:t>
      </w:r>
      <w:r w:rsidRPr="00DE3CD5">
        <w:t>°C</w:t>
      </w:r>
      <w:r w:rsidRPr="00DE3CD5">
        <w:rPr>
          <w:color w:val="000000"/>
        </w:rPr>
        <w:t>.</w:t>
      </w:r>
      <w:r w:rsidR="009C760C" w:rsidRPr="00DE3CD5">
        <w:rPr>
          <w:color w:val="000000"/>
        </w:rPr>
        <w:t xml:space="preserve"> </w:t>
      </w:r>
      <w:r w:rsidR="00AE5EF7" w:rsidRPr="00DE3CD5">
        <w:rPr>
          <w:color w:val="000000"/>
        </w:rPr>
        <w:t>Maintain</w:t>
      </w:r>
      <w:r w:rsidR="00827826" w:rsidRPr="00DE3CD5">
        <w:rPr>
          <w:color w:val="000000"/>
        </w:rPr>
        <w:t xml:space="preserve"> sterile condition</w:t>
      </w:r>
      <w:r w:rsidR="00B9673C" w:rsidRPr="00DE3CD5">
        <w:rPr>
          <w:color w:val="000000"/>
        </w:rPr>
        <w:t>s</w:t>
      </w:r>
      <w:r w:rsidR="00AE5EF7" w:rsidRPr="00DE3CD5">
        <w:rPr>
          <w:color w:val="000000"/>
        </w:rPr>
        <w:t xml:space="preserve"> through</w:t>
      </w:r>
      <w:r w:rsidR="00962586" w:rsidRPr="00DE3CD5">
        <w:rPr>
          <w:color w:val="000000"/>
        </w:rPr>
        <w:t>out</w:t>
      </w:r>
      <w:r w:rsidR="00AE5EF7" w:rsidRPr="00DE3CD5">
        <w:rPr>
          <w:color w:val="000000"/>
        </w:rPr>
        <w:t xml:space="preserve"> the procedure</w:t>
      </w:r>
      <w:r w:rsidR="00827826" w:rsidRPr="00DE3CD5">
        <w:rPr>
          <w:color w:val="000000"/>
        </w:rPr>
        <w:t xml:space="preserve">. </w:t>
      </w:r>
      <w:r w:rsidR="006349A5" w:rsidRPr="00DE3CD5">
        <w:rPr>
          <w:color w:val="000000"/>
        </w:rPr>
        <w:t xml:space="preserve">All tools for this procedure </w:t>
      </w:r>
      <w:r w:rsidR="003105D0" w:rsidRPr="00DE3CD5">
        <w:rPr>
          <w:color w:val="000000"/>
        </w:rPr>
        <w:t>a</w:t>
      </w:r>
      <w:r w:rsidR="006349A5" w:rsidRPr="00DE3CD5">
        <w:rPr>
          <w:color w:val="000000"/>
        </w:rPr>
        <w:t xml:space="preserve">re listed in </w:t>
      </w:r>
      <w:r w:rsidRPr="00DE3CD5">
        <w:rPr>
          <w:b/>
          <w:bCs/>
          <w:color w:val="000000"/>
        </w:rPr>
        <w:t>T</w:t>
      </w:r>
      <w:r w:rsidR="006349A5" w:rsidRPr="00DE3CD5">
        <w:rPr>
          <w:b/>
          <w:bCs/>
          <w:color w:val="000000"/>
        </w:rPr>
        <w:t>able 1</w:t>
      </w:r>
      <w:r w:rsidR="006349A5" w:rsidRPr="00DE3CD5">
        <w:rPr>
          <w:color w:val="000000"/>
        </w:rPr>
        <w:t>.</w:t>
      </w:r>
    </w:p>
    <w:p w14:paraId="30D88A6E" w14:textId="77777777" w:rsidR="003850DC" w:rsidRPr="00DE3CD5" w:rsidRDefault="003850DC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</w:p>
    <w:p w14:paraId="1B247F22" w14:textId="156F0F26" w:rsidR="004B75F8" w:rsidRPr="00DE3CD5" w:rsidRDefault="00827826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P</w:t>
      </w:r>
      <w:r w:rsidR="00BE30BE" w:rsidRPr="00DE3CD5">
        <w:rPr>
          <w:color w:val="000000"/>
        </w:rPr>
        <w:t>lace</w:t>
      </w:r>
      <w:r w:rsidRPr="00DE3CD5">
        <w:rPr>
          <w:color w:val="000000"/>
        </w:rPr>
        <w:t xml:space="preserve"> the </w:t>
      </w:r>
      <w:r w:rsidR="00BE30BE" w:rsidRPr="00DE3CD5">
        <w:rPr>
          <w:color w:val="000000"/>
        </w:rPr>
        <w:t xml:space="preserve">collected </w:t>
      </w:r>
      <w:r w:rsidRPr="00DE3CD5">
        <w:rPr>
          <w:color w:val="000000"/>
        </w:rPr>
        <w:t>ovarian cort</w:t>
      </w:r>
      <w:r w:rsidR="00E86743" w:rsidRPr="00DE3CD5">
        <w:rPr>
          <w:color w:val="000000"/>
        </w:rPr>
        <w:t>ex</w:t>
      </w:r>
      <w:r w:rsidR="008B4BEA" w:rsidRPr="00DE3CD5">
        <w:rPr>
          <w:color w:val="000000"/>
        </w:rPr>
        <w:t>es</w:t>
      </w:r>
      <w:r w:rsidR="00E86743" w:rsidRPr="00DE3CD5">
        <w:rPr>
          <w:color w:val="000000"/>
        </w:rPr>
        <w:t xml:space="preserve"> </w:t>
      </w:r>
      <w:r w:rsidR="00BE30BE" w:rsidRPr="00DE3CD5">
        <w:rPr>
          <w:color w:val="000000"/>
        </w:rPr>
        <w:t>in a</w:t>
      </w:r>
      <w:r w:rsidRPr="00DE3CD5">
        <w:rPr>
          <w:color w:val="000000"/>
        </w:rPr>
        <w:t xml:space="preserve"> </w:t>
      </w:r>
      <w:r w:rsidR="00482113" w:rsidRPr="00DE3CD5">
        <w:rPr>
          <w:color w:val="000000"/>
        </w:rPr>
        <w:t xml:space="preserve">plastic </w:t>
      </w:r>
      <w:r w:rsidRPr="00DE3CD5">
        <w:rPr>
          <w:color w:val="000000"/>
        </w:rPr>
        <w:t xml:space="preserve">dish containing </w:t>
      </w:r>
      <w:r w:rsidR="00E020E5" w:rsidRPr="00DE3CD5">
        <w:rPr>
          <w:color w:val="000000"/>
        </w:rPr>
        <w:t>5</w:t>
      </w:r>
      <w:r w:rsidR="002E03C4" w:rsidRPr="00DE3CD5">
        <w:rPr>
          <w:color w:val="000000"/>
        </w:rPr>
        <w:t>-</w:t>
      </w:r>
      <w:r w:rsidR="00E020E5" w:rsidRPr="00DE3CD5">
        <w:rPr>
          <w:color w:val="000000"/>
        </w:rPr>
        <w:t>10</w:t>
      </w:r>
      <w:r w:rsidR="00DE3CD5" w:rsidRPr="00DE3CD5">
        <w:rPr>
          <w:color w:val="000000"/>
        </w:rPr>
        <w:t xml:space="preserve"> mL</w:t>
      </w:r>
      <w:r w:rsidRPr="00DE3CD5">
        <w:rPr>
          <w:color w:val="000000"/>
        </w:rPr>
        <w:t xml:space="preserve"> </w:t>
      </w:r>
      <w:r w:rsidR="00BE30BE" w:rsidRPr="00DE3CD5">
        <w:rPr>
          <w:color w:val="000000"/>
        </w:rPr>
        <w:t xml:space="preserve">of </w:t>
      </w:r>
      <w:proofErr w:type="spellStart"/>
      <w:r w:rsidRPr="00DE3CD5">
        <w:rPr>
          <w:color w:val="000000"/>
        </w:rPr>
        <w:t>mH</w:t>
      </w:r>
      <w:r w:rsidR="00BE30BE" w:rsidRPr="00DE3CD5">
        <w:rPr>
          <w:color w:val="000000"/>
        </w:rPr>
        <w:t>T</w:t>
      </w:r>
      <w:r w:rsidRPr="00DE3CD5">
        <w:rPr>
          <w:color w:val="000000"/>
        </w:rPr>
        <w:t>F</w:t>
      </w:r>
      <w:proofErr w:type="spellEnd"/>
      <w:r w:rsidRPr="00DE3CD5">
        <w:rPr>
          <w:color w:val="000000"/>
        </w:rPr>
        <w:t xml:space="preserve"> at 37</w:t>
      </w:r>
      <w:r w:rsidR="00DE3CD5" w:rsidRPr="00DE3CD5">
        <w:rPr>
          <w:color w:val="000000"/>
        </w:rPr>
        <w:t xml:space="preserve"> </w:t>
      </w:r>
      <w:r w:rsidR="00DE3CD5" w:rsidRPr="00DE3CD5">
        <w:t>°C</w:t>
      </w:r>
      <w:r w:rsidR="00DE3CD5" w:rsidRPr="00DE3CD5">
        <w:rPr>
          <w:color w:val="000000"/>
        </w:rPr>
        <w:t xml:space="preserve"> a</w:t>
      </w:r>
      <w:r w:rsidR="00BE30BE" w:rsidRPr="00DE3CD5">
        <w:rPr>
          <w:color w:val="000000"/>
        </w:rPr>
        <w:t xml:space="preserve">nd </w:t>
      </w:r>
      <w:r w:rsidR="00517F70" w:rsidRPr="00DE3CD5">
        <w:rPr>
          <w:color w:val="000000"/>
        </w:rPr>
        <w:t xml:space="preserve">place </w:t>
      </w:r>
      <w:r w:rsidR="00E81214" w:rsidRPr="00DE3CD5">
        <w:rPr>
          <w:color w:val="000000"/>
        </w:rPr>
        <w:t xml:space="preserve">them </w:t>
      </w:r>
      <w:r w:rsidR="00517F70" w:rsidRPr="00DE3CD5">
        <w:rPr>
          <w:color w:val="000000"/>
        </w:rPr>
        <w:t>on the heat plate</w:t>
      </w:r>
      <w:r w:rsidR="00E020E5" w:rsidRPr="00DE3CD5">
        <w:rPr>
          <w:color w:val="000000"/>
        </w:rPr>
        <w:t xml:space="preserve"> </w:t>
      </w:r>
      <w:r w:rsidR="00BE30BE" w:rsidRPr="00DE3CD5">
        <w:rPr>
          <w:color w:val="000000"/>
        </w:rPr>
        <w:t>to maintain the tissue at 37</w:t>
      </w:r>
      <w:r w:rsidR="00DE3CD5">
        <w:rPr>
          <w:color w:val="000000"/>
        </w:rPr>
        <w:t xml:space="preserve"> </w:t>
      </w:r>
      <w:r w:rsidR="00DE3CD5">
        <w:t>°C</w:t>
      </w:r>
      <w:r w:rsidR="00DE3CD5" w:rsidRPr="00DE3CD5">
        <w:rPr>
          <w:rFonts w:ascii="Cambria Math" w:hAnsi="Cambria Math" w:cs="Cambria Math"/>
          <w:color w:val="000000"/>
        </w:rPr>
        <w:t xml:space="preserve"> </w:t>
      </w:r>
      <w:r w:rsidR="006349A5" w:rsidRPr="00DE3CD5">
        <w:rPr>
          <w:color w:val="000000"/>
        </w:rPr>
        <w:t>(</w:t>
      </w:r>
      <w:r w:rsidR="006349A5" w:rsidRPr="00DE3CD5">
        <w:rPr>
          <w:b/>
          <w:bCs/>
          <w:color w:val="000000"/>
        </w:rPr>
        <w:t xml:space="preserve">Figure </w:t>
      </w:r>
      <w:r w:rsidR="00A74DC1" w:rsidRPr="00DE3CD5">
        <w:rPr>
          <w:b/>
          <w:bCs/>
          <w:color w:val="000000"/>
        </w:rPr>
        <w:t>2</w:t>
      </w:r>
      <w:r w:rsidR="00694357" w:rsidRPr="00DE3CD5">
        <w:rPr>
          <w:b/>
          <w:bCs/>
          <w:color w:val="000000"/>
        </w:rPr>
        <w:t>A</w:t>
      </w:r>
      <w:r w:rsidR="006349A5" w:rsidRPr="00DE3CD5">
        <w:rPr>
          <w:color w:val="000000"/>
        </w:rPr>
        <w:t>).</w:t>
      </w:r>
    </w:p>
    <w:p w14:paraId="2909305A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622E036F" w14:textId="0609927C" w:rsidR="001254A0" w:rsidRPr="00DE3CD5" w:rsidRDefault="001254A0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 xml:space="preserve">Take a picture of </w:t>
      </w:r>
      <w:r w:rsidR="00E81214" w:rsidRPr="00DE3CD5">
        <w:rPr>
          <w:color w:val="000000"/>
        </w:rPr>
        <w:t xml:space="preserve">each </w:t>
      </w:r>
      <w:r w:rsidRPr="00DE3CD5">
        <w:rPr>
          <w:color w:val="000000"/>
        </w:rPr>
        <w:t>cor</w:t>
      </w:r>
      <w:r w:rsidR="00E86743" w:rsidRPr="00DE3CD5">
        <w:rPr>
          <w:color w:val="000000"/>
        </w:rPr>
        <w:t>tex</w:t>
      </w:r>
      <w:r w:rsidR="00E81214" w:rsidRPr="00DE3CD5">
        <w:rPr>
          <w:color w:val="000000"/>
        </w:rPr>
        <w:t xml:space="preserve"> </w:t>
      </w:r>
      <w:r w:rsidR="000F5D33" w:rsidRPr="00DE3CD5">
        <w:rPr>
          <w:color w:val="000000"/>
        </w:rPr>
        <w:t xml:space="preserve">using </w:t>
      </w:r>
      <w:r w:rsidR="00FD6ED7" w:rsidRPr="00DE3CD5">
        <w:rPr>
          <w:color w:val="000000"/>
        </w:rPr>
        <w:t xml:space="preserve">a </w:t>
      </w:r>
      <w:r w:rsidR="000F5D33" w:rsidRPr="00DE3CD5">
        <w:rPr>
          <w:color w:val="000000"/>
        </w:rPr>
        <w:t xml:space="preserve">digital camera </w:t>
      </w:r>
      <w:r w:rsidRPr="00DE3CD5">
        <w:rPr>
          <w:color w:val="000000"/>
        </w:rPr>
        <w:t>with patient</w:t>
      </w:r>
      <w:r w:rsidR="00713958" w:rsidRPr="00DE3CD5">
        <w:rPr>
          <w:color w:val="000000"/>
        </w:rPr>
        <w:t>’s</w:t>
      </w:r>
      <w:r w:rsidR="00962586" w:rsidRPr="00DE3CD5">
        <w:rPr>
          <w:color w:val="000000"/>
        </w:rPr>
        <w:t xml:space="preserve"> </w:t>
      </w:r>
      <w:r w:rsidRPr="00DE3CD5">
        <w:rPr>
          <w:color w:val="000000"/>
        </w:rPr>
        <w:t xml:space="preserve">name before </w:t>
      </w:r>
      <w:r w:rsidR="001D23D7" w:rsidRPr="00DE3CD5">
        <w:rPr>
          <w:color w:val="000000"/>
        </w:rPr>
        <w:t xml:space="preserve">starting </w:t>
      </w:r>
      <w:r w:rsidR="00BE30BE" w:rsidRPr="00DE3CD5">
        <w:rPr>
          <w:color w:val="000000"/>
        </w:rPr>
        <w:t xml:space="preserve">next </w:t>
      </w:r>
      <w:r w:rsidR="001D23D7" w:rsidRPr="00DE3CD5">
        <w:rPr>
          <w:color w:val="000000"/>
        </w:rPr>
        <w:t>procedure</w:t>
      </w:r>
      <w:r w:rsidR="00962586" w:rsidRPr="00DE3CD5">
        <w:rPr>
          <w:color w:val="000000"/>
        </w:rPr>
        <w:t xml:space="preserve"> to </w:t>
      </w:r>
      <w:r w:rsidR="00BE30BE" w:rsidRPr="00DE3CD5">
        <w:rPr>
          <w:color w:val="000000"/>
        </w:rPr>
        <w:t xml:space="preserve">link </w:t>
      </w:r>
      <w:r w:rsidR="00962586" w:rsidRPr="00DE3CD5">
        <w:rPr>
          <w:color w:val="000000"/>
        </w:rPr>
        <w:t xml:space="preserve">patient </w:t>
      </w:r>
      <w:r w:rsidR="00BE30BE" w:rsidRPr="00DE3CD5">
        <w:rPr>
          <w:color w:val="000000"/>
        </w:rPr>
        <w:t xml:space="preserve">background </w:t>
      </w:r>
      <w:r w:rsidR="00962586" w:rsidRPr="00DE3CD5">
        <w:rPr>
          <w:color w:val="000000"/>
        </w:rPr>
        <w:t>data.</w:t>
      </w:r>
    </w:p>
    <w:p w14:paraId="47DAB890" w14:textId="77777777" w:rsidR="003850DC" w:rsidRPr="00DE3CD5" w:rsidRDefault="003850DC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</w:p>
    <w:p w14:paraId="1A46A021" w14:textId="0EDE92C5" w:rsidR="00A23129" w:rsidRPr="00DE3CD5" w:rsidRDefault="00BE30BE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Place</w:t>
      </w:r>
      <w:r w:rsidR="00A23129" w:rsidRPr="00DE3CD5">
        <w:rPr>
          <w:color w:val="000000"/>
        </w:rPr>
        <w:t xml:space="preserve"> </w:t>
      </w:r>
      <w:r w:rsidR="008B4BEA" w:rsidRPr="00DE3CD5">
        <w:rPr>
          <w:color w:val="000000"/>
        </w:rPr>
        <w:t>an individual</w:t>
      </w:r>
      <w:r w:rsidR="00A23129" w:rsidRPr="00DE3CD5">
        <w:rPr>
          <w:color w:val="000000"/>
        </w:rPr>
        <w:t xml:space="preserve"> cort</w:t>
      </w:r>
      <w:r w:rsidR="00E86743" w:rsidRPr="00DE3CD5">
        <w:rPr>
          <w:color w:val="000000"/>
        </w:rPr>
        <w:t>ex</w:t>
      </w:r>
      <w:r w:rsidR="00A23129" w:rsidRPr="00DE3CD5">
        <w:rPr>
          <w:color w:val="000000"/>
        </w:rPr>
        <w:t xml:space="preserve"> on </w:t>
      </w:r>
      <w:r w:rsidRPr="00DE3CD5">
        <w:rPr>
          <w:color w:val="000000"/>
        </w:rPr>
        <w:t xml:space="preserve">a </w:t>
      </w:r>
      <w:r w:rsidR="00A23129" w:rsidRPr="00DE3CD5">
        <w:rPr>
          <w:color w:val="000000"/>
        </w:rPr>
        <w:t xml:space="preserve">sterile gauze moistened with </w:t>
      </w:r>
      <w:proofErr w:type="spellStart"/>
      <w:r w:rsidR="00A23129" w:rsidRPr="00DE3CD5">
        <w:rPr>
          <w:color w:val="000000"/>
        </w:rPr>
        <w:t>mHTF</w:t>
      </w:r>
      <w:proofErr w:type="spellEnd"/>
      <w:r w:rsidR="00A23129" w:rsidRPr="00DE3CD5">
        <w:rPr>
          <w:color w:val="000000"/>
        </w:rPr>
        <w:t xml:space="preserve"> (</w:t>
      </w:r>
      <w:r w:rsidR="00A23129" w:rsidRPr="00DE3CD5">
        <w:rPr>
          <w:b/>
          <w:bCs/>
          <w:color w:val="000000"/>
        </w:rPr>
        <w:t xml:space="preserve">Figure </w:t>
      </w:r>
      <w:r w:rsidR="00A74DC1" w:rsidRPr="00DE3CD5">
        <w:rPr>
          <w:b/>
          <w:bCs/>
          <w:color w:val="000000"/>
        </w:rPr>
        <w:t>2</w:t>
      </w:r>
      <w:r w:rsidR="00694357" w:rsidRPr="00DE3CD5">
        <w:rPr>
          <w:b/>
          <w:bCs/>
          <w:color w:val="000000"/>
        </w:rPr>
        <w:t>B</w:t>
      </w:r>
      <w:r w:rsidR="00A23129" w:rsidRPr="00DE3CD5">
        <w:rPr>
          <w:color w:val="000000"/>
        </w:rPr>
        <w:t xml:space="preserve">). </w:t>
      </w:r>
    </w:p>
    <w:p w14:paraId="08A4A893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2279CD8F" w14:textId="25069B0A" w:rsidR="002E03C4" w:rsidRPr="00DE3CD5" w:rsidRDefault="002E03C4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  <w:r w:rsidRPr="00DE3CD5">
        <w:rPr>
          <w:color w:val="000000"/>
        </w:rPr>
        <w:t xml:space="preserve">NOTE: Apply </w:t>
      </w:r>
      <w:r w:rsidR="00BE30BE" w:rsidRPr="00DE3CD5">
        <w:rPr>
          <w:color w:val="000000"/>
        </w:rPr>
        <w:t xml:space="preserve">additional </w:t>
      </w:r>
      <w:proofErr w:type="spellStart"/>
      <w:r w:rsidRPr="00DE3CD5">
        <w:rPr>
          <w:color w:val="000000"/>
        </w:rPr>
        <w:t>mHTF</w:t>
      </w:r>
      <w:proofErr w:type="spellEnd"/>
      <w:r w:rsidRPr="00DE3CD5">
        <w:rPr>
          <w:color w:val="000000"/>
        </w:rPr>
        <w:t xml:space="preserve"> with a disposable pipette </w:t>
      </w:r>
      <w:r w:rsidR="00BE30BE" w:rsidRPr="00DE3CD5">
        <w:rPr>
          <w:color w:val="000000"/>
        </w:rPr>
        <w:t xml:space="preserve">on the gauze </w:t>
      </w:r>
      <w:r w:rsidR="003105D0" w:rsidRPr="00DE3CD5">
        <w:rPr>
          <w:color w:val="000000"/>
        </w:rPr>
        <w:t>to prevent</w:t>
      </w:r>
      <w:r w:rsidRPr="00DE3CD5">
        <w:rPr>
          <w:color w:val="000000"/>
        </w:rPr>
        <w:t xml:space="preserve"> the surface of cortex </w:t>
      </w:r>
      <w:r w:rsidR="00662976" w:rsidRPr="00DE3CD5">
        <w:rPr>
          <w:color w:val="000000"/>
        </w:rPr>
        <w:t xml:space="preserve">being </w:t>
      </w:r>
      <w:r w:rsidRPr="00DE3CD5">
        <w:rPr>
          <w:color w:val="000000"/>
        </w:rPr>
        <w:t>dried out</w:t>
      </w:r>
      <w:r w:rsidR="00BE30BE" w:rsidRPr="00DE3CD5">
        <w:rPr>
          <w:color w:val="000000"/>
        </w:rPr>
        <w:t xml:space="preserve"> during </w:t>
      </w:r>
      <w:r w:rsidR="00776326" w:rsidRPr="00DE3CD5">
        <w:rPr>
          <w:color w:val="000000"/>
        </w:rPr>
        <w:t>this procedure.</w:t>
      </w:r>
    </w:p>
    <w:p w14:paraId="09769572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35CFA9F0" w14:textId="4302717A" w:rsidR="002E03C4" w:rsidRPr="00DE3CD5" w:rsidRDefault="00A23129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 xml:space="preserve">Remove residual medulla </w:t>
      </w:r>
      <w:r w:rsidR="00AA741A" w:rsidRPr="00DE3CD5">
        <w:rPr>
          <w:color w:val="000000"/>
        </w:rPr>
        <w:t>tissue</w:t>
      </w:r>
      <w:r w:rsidRPr="00DE3CD5">
        <w:rPr>
          <w:color w:val="000000"/>
        </w:rPr>
        <w:t xml:space="preserve"> </w:t>
      </w:r>
      <w:r w:rsidR="00FD6ED7" w:rsidRPr="00DE3CD5">
        <w:rPr>
          <w:color w:val="000000"/>
        </w:rPr>
        <w:t xml:space="preserve">where looks pink </w:t>
      </w:r>
      <w:r w:rsidR="00776326" w:rsidRPr="00DE3CD5">
        <w:rPr>
          <w:color w:val="000000"/>
        </w:rPr>
        <w:t xml:space="preserve">using a </w:t>
      </w:r>
      <w:r w:rsidRPr="00DE3CD5">
        <w:rPr>
          <w:color w:val="000000"/>
        </w:rPr>
        <w:t xml:space="preserve">micro-scissors </w:t>
      </w:r>
      <w:r w:rsidR="003105D0" w:rsidRPr="00DE3CD5">
        <w:rPr>
          <w:color w:val="000000"/>
        </w:rPr>
        <w:t>so that</w:t>
      </w:r>
      <w:r w:rsidRPr="00DE3CD5">
        <w:rPr>
          <w:color w:val="000000"/>
        </w:rPr>
        <w:t xml:space="preserve"> thickness </w:t>
      </w:r>
      <w:r w:rsidR="00776326" w:rsidRPr="00DE3CD5">
        <w:rPr>
          <w:color w:val="000000"/>
        </w:rPr>
        <w:t xml:space="preserve">of tissue </w:t>
      </w:r>
      <w:r w:rsidRPr="00DE3CD5">
        <w:rPr>
          <w:color w:val="000000"/>
        </w:rPr>
        <w:t>reach</w:t>
      </w:r>
      <w:r w:rsidR="00B9673C" w:rsidRPr="00DE3CD5">
        <w:rPr>
          <w:color w:val="000000"/>
        </w:rPr>
        <w:t>es</w:t>
      </w:r>
      <w:r w:rsidRPr="00DE3CD5">
        <w:rPr>
          <w:color w:val="000000"/>
        </w:rPr>
        <w:t xml:space="preserve"> 1-</w:t>
      </w:r>
      <w:r w:rsidR="00E020E5" w:rsidRPr="00DE3CD5">
        <w:rPr>
          <w:color w:val="000000"/>
        </w:rPr>
        <w:t xml:space="preserve">2 </w:t>
      </w:r>
      <w:r w:rsidRPr="00DE3CD5">
        <w:rPr>
          <w:color w:val="000000"/>
        </w:rPr>
        <w:t>mm (</w:t>
      </w:r>
      <w:r w:rsidRPr="00DE3CD5">
        <w:rPr>
          <w:b/>
          <w:bCs/>
          <w:color w:val="000000"/>
        </w:rPr>
        <w:t xml:space="preserve">Figure </w:t>
      </w:r>
      <w:r w:rsidR="00A74DC1" w:rsidRPr="00DE3CD5">
        <w:rPr>
          <w:b/>
          <w:bCs/>
          <w:color w:val="000000"/>
        </w:rPr>
        <w:t>2</w:t>
      </w:r>
      <w:r w:rsidR="00694357" w:rsidRPr="00DE3CD5">
        <w:rPr>
          <w:b/>
          <w:bCs/>
          <w:color w:val="000000"/>
        </w:rPr>
        <w:t>C</w:t>
      </w:r>
      <w:r w:rsidR="00776326" w:rsidRPr="00DE3CD5">
        <w:rPr>
          <w:b/>
          <w:bCs/>
          <w:color w:val="000000"/>
        </w:rPr>
        <w:t xml:space="preserve"> and</w:t>
      </w:r>
      <w:r w:rsidR="00691BE5" w:rsidRPr="00DE3CD5">
        <w:rPr>
          <w:b/>
          <w:bCs/>
          <w:color w:val="000000"/>
        </w:rPr>
        <w:t xml:space="preserve"> D</w:t>
      </w:r>
      <w:r w:rsidRPr="00DE3CD5">
        <w:rPr>
          <w:color w:val="000000"/>
        </w:rPr>
        <w:t>).</w:t>
      </w:r>
    </w:p>
    <w:p w14:paraId="52F3DD4D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7AB71E7F" w14:textId="1CF58AAC" w:rsidR="003640C6" w:rsidRPr="00DE3CD5" w:rsidRDefault="003640C6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  <w:r w:rsidRPr="00DE3CD5">
        <w:rPr>
          <w:color w:val="000000"/>
        </w:rPr>
        <w:t xml:space="preserve">NOTE: </w:t>
      </w:r>
      <w:r w:rsidR="00B9673C" w:rsidRPr="00DE3CD5">
        <w:rPr>
          <w:color w:val="000000"/>
        </w:rPr>
        <w:t xml:space="preserve">To </w:t>
      </w:r>
      <w:r w:rsidRPr="00DE3CD5">
        <w:rPr>
          <w:color w:val="000000"/>
        </w:rPr>
        <w:t>avoid</w:t>
      </w:r>
      <w:r w:rsidR="00E020E5" w:rsidRPr="00DE3CD5">
        <w:rPr>
          <w:color w:val="000000"/>
        </w:rPr>
        <w:t xml:space="preserve"> </w:t>
      </w:r>
      <w:r w:rsidR="00776326" w:rsidRPr="00DE3CD5">
        <w:rPr>
          <w:color w:val="000000"/>
        </w:rPr>
        <w:t xml:space="preserve">the </w:t>
      </w:r>
      <w:r w:rsidRPr="00DE3CD5">
        <w:rPr>
          <w:color w:val="000000"/>
        </w:rPr>
        <w:t>loss</w:t>
      </w:r>
      <w:r w:rsidR="00776326" w:rsidRPr="00DE3CD5">
        <w:rPr>
          <w:color w:val="000000"/>
        </w:rPr>
        <w:t xml:space="preserve"> of follicles at early stage</w:t>
      </w:r>
      <w:r w:rsidRPr="00DE3CD5">
        <w:rPr>
          <w:color w:val="000000"/>
        </w:rPr>
        <w:t xml:space="preserve">, do not </w:t>
      </w:r>
      <w:r w:rsidR="00E81214" w:rsidRPr="00DE3CD5">
        <w:rPr>
          <w:color w:val="000000"/>
        </w:rPr>
        <w:t xml:space="preserve">prepare </w:t>
      </w:r>
      <w:r w:rsidRPr="00DE3CD5">
        <w:rPr>
          <w:color w:val="000000"/>
        </w:rPr>
        <w:t xml:space="preserve">the </w:t>
      </w:r>
      <w:r w:rsidR="00E81214" w:rsidRPr="00DE3CD5">
        <w:rPr>
          <w:color w:val="000000"/>
        </w:rPr>
        <w:t xml:space="preserve">cortical strips </w:t>
      </w:r>
      <w:r w:rsidRPr="00DE3CD5">
        <w:rPr>
          <w:color w:val="000000"/>
        </w:rPr>
        <w:t>less than 1</w:t>
      </w:r>
      <w:r w:rsidR="0025073B" w:rsidRPr="00DE3CD5">
        <w:rPr>
          <w:color w:val="000000"/>
        </w:rPr>
        <w:t xml:space="preserve"> </w:t>
      </w:r>
      <w:r w:rsidRPr="00DE3CD5">
        <w:rPr>
          <w:color w:val="000000"/>
        </w:rPr>
        <w:t>mm in thickness</w:t>
      </w:r>
      <w:r w:rsidR="00E81214" w:rsidRPr="00DE3CD5">
        <w:rPr>
          <w:color w:val="000000"/>
        </w:rPr>
        <w:t>, because t</w:t>
      </w:r>
      <w:r w:rsidR="00776326" w:rsidRPr="00DE3CD5">
        <w:rPr>
          <w:color w:val="000000"/>
        </w:rPr>
        <w:t xml:space="preserve">he </w:t>
      </w:r>
      <w:r w:rsidR="00E52DD9" w:rsidRPr="00DE3CD5">
        <w:rPr>
          <w:color w:val="000000"/>
        </w:rPr>
        <w:t>early-stage</w:t>
      </w:r>
      <w:r w:rsidR="00776326" w:rsidRPr="00DE3CD5">
        <w:rPr>
          <w:color w:val="000000"/>
        </w:rPr>
        <w:t xml:space="preserve"> follicles are located within 1-2 mm from the surface of ovarian cortex</w:t>
      </w:r>
      <w:r w:rsidR="00B379F9" w:rsidRPr="00DE3CD5">
        <w:rPr>
          <w:color w:val="000000"/>
        </w:rPr>
        <w:fldChar w:fldCharType="begin">
          <w:fldData xml:space="preserve">PEVuZE5vdGU+PENpdGU+PEF1dGhvcj5IYWlubzwvQXV0aG9yPjxZZWFyPjIwMTg8L1llYXI+PFJl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rPr>
          <w:color w:val="000000"/>
        </w:rPr>
        <w:instrText xml:space="preserve"> ADDIN EN.CITE </w:instrText>
      </w:r>
      <w:r w:rsidR="00393657" w:rsidRPr="00DE3CD5">
        <w:rPr>
          <w:color w:val="000000"/>
        </w:rPr>
        <w:fldChar w:fldCharType="begin">
          <w:fldData xml:space="preserve">PEVuZE5vdGU+PENpdGU+PEF1dGhvcj5IYWlubzwvQXV0aG9yPjxZZWFyPjIwMTg8L1llYXI+PFJl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rPr>
          <w:color w:val="000000"/>
        </w:rPr>
        <w:instrText xml:space="preserve"> ADDIN EN.CITE.DATA </w:instrText>
      </w:r>
      <w:r w:rsidR="00393657" w:rsidRPr="00DE3CD5">
        <w:rPr>
          <w:color w:val="000000"/>
        </w:rPr>
      </w:r>
      <w:r w:rsidR="00393657" w:rsidRPr="00DE3CD5">
        <w:rPr>
          <w:color w:val="000000"/>
        </w:rPr>
        <w:fldChar w:fldCharType="end"/>
      </w:r>
      <w:r w:rsidR="00B379F9" w:rsidRPr="00DE3CD5">
        <w:rPr>
          <w:color w:val="000000"/>
        </w:rPr>
      </w:r>
      <w:r w:rsidR="00B379F9" w:rsidRPr="00DE3CD5">
        <w:rPr>
          <w:color w:val="000000"/>
        </w:rPr>
        <w:fldChar w:fldCharType="separate"/>
      </w:r>
      <w:r w:rsidR="00DD5DF8" w:rsidRPr="00DE3CD5">
        <w:rPr>
          <w:noProof/>
          <w:color w:val="000000"/>
          <w:vertAlign w:val="superscript"/>
        </w:rPr>
        <w:t>21</w:t>
      </w:r>
      <w:r w:rsidR="00B379F9" w:rsidRPr="00DE3CD5">
        <w:rPr>
          <w:color w:val="000000"/>
        </w:rPr>
        <w:fldChar w:fldCharType="end"/>
      </w:r>
      <w:r w:rsidR="00776326" w:rsidRPr="00DE3CD5">
        <w:rPr>
          <w:color w:val="000000"/>
        </w:rPr>
        <w:t>.</w:t>
      </w:r>
    </w:p>
    <w:p w14:paraId="5376437D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6AB3F579" w14:textId="59BDC3ED" w:rsidR="00A94B3F" w:rsidRPr="00DE3CD5" w:rsidRDefault="00776326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Dissect</w:t>
      </w:r>
      <w:r w:rsidR="00662976" w:rsidRPr="00DE3CD5">
        <w:rPr>
          <w:color w:val="000000"/>
        </w:rPr>
        <w:t xml:space="preserve"> a</w:t>
      </w:r>
      <w:r w:rsidRPr="00DE3CD5">
        <w:rPr>
          <w:color w:val="000000"/>
        </w:rPr>
        <w:t xml:space="preserve"> </w:t>
      </w:r>
      <w:r w:rsidR="00A6785E" w:rsidRPr="00DE3CD5">
        <w:rPr>
          <w:color w:val="000000"/>
        </w:rPr>
        <w:t xml:space="preserve">1 </w:t>
      </w:r>
      <w:r w:rsidR="00E52DD9">
        <w:rPr>
          <w:color w:val="000000"/>
        </w:rPr>
        <w:t xml:space="preserve">mm </w:t>
      </w:r>
      <w:r w:rsidR="00A6785E" w:rsidRPr="00DE3CD5">
        <w:rPr>
          <w:color w:val="000000"/>
        </w:rPr>
        <w:t xml:space="preserve">x 1 </w:t>
      </w:r>
      <w:r w:rsidR="00E52DD9">
        <w:rPr>
          <w:color w:val="000000"/>
        </w:rPr>
        <w:t xml:space="preserve">mm </w:t>
      </w:r>
      <w:r w:rsidR="00A6785E" w:rsidRPr="00DE3CD5">
        <w:rPr>
          <w:color w:val="000000"/>
        </w:rPr>
        <w:t>x 5</w:t>
      </w:r>
      <w:r w:rsidR="00962586" w:rsidRPr="00DE3CD5">
        <w:rPr>
          <w:color w:val="000000"/>
        </w:rPr>
        <w:t xml:space="preserve"> </w:t>
      </w:r>
      <w:r w:rsidR="00A6785E" w:rsidRPr="00DE3CD5">
        <w:rPr>
          <w:color w:val="000000"/>
        </w:rPr>
        <w:t xml:space="preserve">mm </w:t>
      </w:r>
      <w:r w:rsidRPr="00DE3CD5">
        <w:rPr>
          <w:color w:val="000000"/>
        </w:rPr>
        <w:t xml:space="preserve">of tissue </w:t>
      </w:r>
      <w:r w:rsidR="00662976" w:rsidRPr="00DE3CD5">
        <w:rPr>
          <w:color w:val="000000"/>
        </w:rPr>
        <w:t xml:space="preserve">piece </w:t>
      </w:r>
      <w:r w:rsidRPr="00DE3CD5">
        <w:rPr>
          <w:color w:val="000000"/>
        </w:rPr>
        <w:t xml:space="preserve">from each ovarian </w:t>
      </w:r>
      <w:r w:rsidR="008B4BEA" w:rsidRPr="00DE3CD5">
        <w:rPr>
          <w:color w:val="000000"/>
        </w:rPr>
        <w:t>cortical strip</w:t>
      </w:r>
      <w:r w:rsidR="00E86743" w:rsidRPr="00DE3CD5">
        <w:rPr>
          <w:color w:val="000000"/>
        </w:rPr>
        <w:t xml:space="preserve"> </w:t>
      </w:r>
      <w:r w:rsidR="00FD6ED7" w:rsidRPr="00DE3CD5">
        <w:rPr>
          <w:color w:val="000000"/>
        </w:rPr>
        <w:t xml:space="preserve">using a fine scalpel </w:t>
      </w:r>
      <w:r w:rsidR="00E81214" w:rsidRPr="00DE3CD5">
        <w:rPr>
          <w:color w:val="000000"/>
        </w:rPr>
        <w:t xml:space="preserve">and subject </w:t>
      </w:r>
      <w:r w:rsidR="00662976" w:rsidRPr="00DE3CD5">
        <w:rPr>
          <w:color w:val="000000"/>
        </w:rPr>
        <w:t xml:space="preserve">it </w:t>
      </w:r>
      <w:r w:rsidR="00E81214" w:rsidRPr="00DE3CD5">
        <w:rPr>
          <w:color w:val="000000"/>
        </w:rPr>
        <w:t>to</w:t>
      </w:r>
      <w:r w:rsidR="00A6785E" w:rsidRPr="00DE3CD5">
        <w:rPr>
          <w:color w:val="000000"/>
        </w:rPr>
        <w:t xml:space="preserve"> histological analysis</w:t>
      </w:r>
      <w:r w:rsidR="00E81214" w:rsidRPr="00DE3CD5">
        <w:rPr>
          <w:color w:val="000000"/>
        </w:rPr>
        <w:t xml:space="preserve"> </w:t>
      </w:r>
      <w:r w:rsidR="00662976" w:rsidRPr="00DE3CD5">
        <w:rPr>
          <w:color w:val="000000"/>
        </w:rPr>
        <w:t>to</w:t>
      </w:r>
      <w:r w:rsidR="003640C6" w:rsidRPr="00DE3CD5">
        <w:rPr>
          <w:color w:val="000000"/>
        </w:rPr>
        <w:t xml:space="preserve"> determin</w:t>
      </w:r>
      <w:r w:rsidR="00662976" w:rsidRPr="00DE3CD5">
        <w:rPr>
          <w:color w:val="000000"/>
        </w:rPr>
        <w:t>e</w:t>
      </w:r>
      <w:r w:rsidR="003640C6" w:rsidRPr="00DE3CD5">
        <w:rPr>
          <w:color w:val="000000"/>
        </w:rPr>
        <w:t xml:space="preserve"> the presence of residual follicles </w:t>
      </w:r>
      <w:r w:rsidR="001A1262" w:rsidRPr="00DE3CD5">
        <w:rPr>
          <w:color w:val="000000"/>
        </w:rPr>
        <w:t>as previous described</w:t>
      </w:r>
      <w:r w:rsidR="007F120F" w:rsidRPr="00DE3CD5">
        <w:rPr>
          <w:color w:val="000000"/>
        </w:rPr>
        <w:fldChar w:fldCharType="begin"/>
      </w:r>
      <w:r w:rsidR="00393657" w:rsidRPr="00DE3CD5">
        <w:rPr>
          <w:color w:val="000000"/>
        </w:rPr>
        <w:instrText xml:space="preserve"> ADDIN EN.CITE &lt;EndNote&gt;&lt;Cite&gt;&lt;Author&gt;Suzuki&lt;/Author&gt;&lt;Year&gt;2015&lt;/Year&gt;&lt;RecNum&gt;467&lt;/RecNum&gt;&lt;DisplayText&gt;&lt;style face="superscript"&gt;18&lt;/style&gt;&lt;/DisplayText&gt;&lt;record&gt;&lt;rec-number&gt;467&lt;/rec-number&gt;&lt;foreign-keys&gt;&lt;key app="EN" db-id="2xe5029vk9fe9pe5avdv5ff4wszps2v9wrfa" timestamp="1599530132" guid="67e0082c-6a8f-4977-ab5c-ca48d63d55dc"&gt;467&lt;/key&gt;&lt;/foreign-keys&gt;&lt;ref-type name="Journal Article"&gt;17&lt;/ref-type&gt;&lt;contributors&gt;&lt;authors&gt;&lt;author&gt;Suzuki, Nao&lt;/author&gt;&lt;author&gt;Yoshioka, Nobuhito&lt;/author&gt;&lt;author&gt;Takae, Seido&lt;/author&gt;&lt;author&gt;Sugishita, Yodo&lt;/author&gt;&lt;author&gt;Tamura, Midori&lt;/author&gt;&lt;author&gt;Hashimoto, Shu&lt;/author&gt;&lt;author&gt;Morimoto, Yoshiharu&lt;/author&gt;&lt;author&gt;Kawamura, Kazuhiro&lt;/author&gt;&lt;/authors&gt;&lt;/contributors&gt;&lt;titles&gt;&lt;title&gt;Successful fertility preservation following ovarian tissue vitrification in patients with primary ovarian insufficiency&lt;/title&gt;&lt;secondary-title&gt;Human Reproduction&lt;/secondary-title&gt;&lt;/titles&gt;&lt;periodical&gt;&lt;full-title&gt;Human Reproduction&lt;/full-title&gt;&lt;abbr-1&gt;Hum. Reprod.&lt;/abbr-1&gt;&lt;abbr-2&gt;Hum Reprod&lt;/abbr-2&gt;&lt;/periodical&gt;&lt;pages&gt;608-615&lt;/pages&gt;&lt;volume&gt;30&lt;/volume&gt;&lt;number&gt;3&lt;/number&gt;&lt;dates&gt;&lt;year&gt;2015&lt;/year&gt;&lt;/dates&gt;&lt;isbn&gt;0268-1161&lt;/isbn&gt;&lt;urls&gt;&lt;related-urls&gt;&lt;url&gt;https://doi.org/10.1093/humrep/deu353&lt;/url&gt;&lt;/related-urls&gt;&lt;/urls&gt;&lt;electronic-resource-num&gt;10.1093/humrep/deu353&lt;/electronic-resource-num&gt;&lt;access-date&gt;9/8/2020&lt;/access-date&gt;&lt;/record&gt;&lt;/Cite&gt;&lt;/EndNote&gt;</w:instrText>
      </w:r>
      <w:r w:rsidR="007F120F" w:rsidRPr="00DE3CD5">
        <w:rPr>
          <w:color w:val="000000"/>
        </w:rPr>
        <w:fldChar w:fldCharType="separate"/>
      </w:r>
      <w:r w:rsidR="00DD5DF8" w:rsidRPr="00DE3CD5">
        <w:rPr>
          <w:noProof/>
          <w:color w:val="000000"/>
          <w:vertAlign w:val="superscript"/>
        </w:rPr>
        <w:t>18</w:t>
      </w:r>
      <w:r w:rsidR="007F120F" w:rsidRPr="00DE3CD5">
        <w:rPr>
          <w:color w:val="000000"/>
        </w:rPr>
        <w:fldChar w:fldCharType="end"/>
      </w:r>
      <w:r w:rsidR="001A1262" w:rsidRPr="00DE3CD5">
        <w:rPr>
          <w:color w:val="000000"/>
        </w:rPr>
        <w:t xml:space="preserve"> </w:t>
      </w:r>
      <w:r w:rsidR="006349A5" w:rsidRPr="00DE3CD5">
        <w:rPr>
          <w:color w:val="000000"/>
        </w:rPr>
        <w:t>(</w:t>
      </w:r>
      <w:r w:rsidR="006349A5" w:rsidRPr="00E52DD9">
        <w:rPr>
          <w:b/>
          <w:bCs/>
          <w:color w:val="000000"/>
        </w:rPr>
        <w:t xml:space="preserve">Figure </w:t>
      </w:r>
      <w:r w:rsidR="00A74DC1" w:rsidRPr="00E52DD9">
        <w:rPr>
          <w:b/>
          <w:bCs/>
          <w:color w:val="000000"/>
        </w:rPr>
        <w:t>2</w:t>
      </w:r>
      <w:r w:rsidR="00691BE5" w:rsidRPr="00E52DD9">
        <w:rPr>
          <w:b/>
          <w:bCs/>
          <w:color w:val="000000"/>
        </w:rPr>
        <w:t>E</w:t>
      </w:r>
      <w:r w:rsidR="006349A5" w:rsidRPr="00DE3CD5">
        <w:rPr>
          <w:color w:val="000000"/>
        </w:rPr>
        <w:t>)</w:t>
      </w:r>
      <w:r w:rsidR="00A6785E" w:rsidRPr="00DE3CD5">
        <w:rPr>
          <w:color w:val="000000"/>
        </w:rPr>
        <w:t>.</w:t>
      </w:r>
      <w:r w:rsidR="00FA4831" w:rsidRPr="00DE3CD5">
        <w:rPr>
          <w:color w:val="000000"/>
        </w:rPr>
        <w:t xml:space="preserve"> </w:t>
      </w:r>
    </w:p>
    <w:p w14:paraId="013B4100" w14:textId="77777777" w:rsidR="00A94B3F" w:rsidRPr="00DE3CD5" w:rsidRDefault="00A94B3F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5E19E4D2" w14:textId="7AE87C8C" w:rsidR="00F256D2" w:rsidRPr="00DE3CD5" w:rsidRDefault="00F256D2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  <w:r w:rsidRPr="00DE3CD5">
        <w:rPr>
          <w:color w:val="000000"/>
        </w:rPr>
        <w:t xml:space="preserve">NOTE: The </w:t>
      </w:r>
      <w:r w:rsidR="00E81214" w:rsidRPr="00DE3CD5">
        <w:rPr>
          <w:color w:val="000000"/>
        </w:rPr>
        <w:t>dissected tissues for histology</w:t>
      </w:r>
      <w:r w:rsidRPr="00DE3CD5">
        <w:rPr>
          <w:color w:val="000000"/>
        </w:rPr>
        <w:t xml:space="preserve"> </w:t>
      </w:r>
      <w:r w:rsidR="00E81214" w:rsidRPr="00DE3CD5">
        <w:rPr>
          <w:color w:val="000000"/>
        </w:rPr>
        <w:t>are immersed</w:t>
      </w:r>
      <w:r w:rsidRPr="00DE3CD5">
        <w:rPr>
          <w:color w:val="000000"/>
        </w:rPr>
        <w:t xml:space="preserve"> in </w:t>
      </w:r>
      <w:proofErr w:type="spellStart"/>
      <w:r w:rsidRPr="00DE3CD5">
        <w:rPr>
          <w:color w:val="000000"/>
        </w:rPr>
        <w:t>mHTF</w:t>
      </w:r>
      <w:proofErr w:type="spellEnd"/>
      <w:r w:rsidRPr="00DE3CD5">
        <w:rPr>
          <w:color w:val="000000"/>
        </w:rPr>
        <w:t xml:space="preserve"> and ke</w:t>
      </w:r>
      <w:r w:rsidR="00662976" w:rsidRPr="00DE3CD5">
        <w:rPr>
          <w:color w:val="000000"/>
        </w:rPr>
        <w:t>e</w:t>
      </w:r>
      <w:r w:rsidRPr="00DE3CD5">
        <w:rPr>
          <w:color w:val="000000"/>
        </w:rPr>
        <w:t>p at 4</w:t>
      </w:r>
      <w:r w:rsidR="00E52DD9">
        <w:rPr>
          <w:color w:val="000000"/>
        </w:rPr>
        <w:t xml:space="preserve"> </w:t>
      </w:r>
      <w:r w:rsidR="00E52DD9">
        <w:t>°C</w:t>
      </w:r>
      <w:r w:rsidR="00E52DD9" w:rsidRPr="00DE3CD5">
        <w:rPr>
          <w:rFonts w:ascii="Cambria Math" w:hAnsi="Cambria Math" w:cs="Cambria Math"/>
          <w:color w:val="000000"/>
        </w:rPr>
        <w:t xml:space="preserve"> </w:t>
      </w:r>
      <w:r w:rsidRPr="00DE3CD5">
        <w:rPr>
          <w:color w:val="000000"/>
        </w:rPr>
        <w:t>until fix</w:t>
      </w:r>
      <w:r w:rsidR="00810E0B" w:rsidRPr="00DE3CD5">
        <w:rPr>
          <w:color w:val="000000"/>
        </w:rPr>
        <w:t>ing</w:t>
      </w:r>
      <w:r w:rsidRPr="00DE3CD5">
        <w:rPr>
          <w:color w:val="000000"/>
        </w:rPr>
        <w:t xml:space="preserve"> (</w:t>
      </w:r>
      <w:r w:rsidR="00691BE5" w:rsidRPr="00E52DD9">
        <w:rPr>
          <w:b/>
          <w:bCs/>
          <w:color w:val="000000"/>
        </w:rPr>
        <w:t xml:space="preserve">Figure </w:t>
      </w:r>
      <w:r w:rsidR="00A74DC1" w:rsidRPr="00E52DD9">
        <w:rPr>
          <w:b/>
          <w:bCs/>
          <w:color w:val="000000"/>
        </w:rPr>
        <w:t>2</w:t>
      </w:r>
      <w:r w:rsidR="00691BE5" w:rsidRPr="00E52DD9">
        <w:rPr>
          <w:b/>
          <w:bCs/>
          <w:color w:val="000000"/>
        </w:rPr>
        <w:t>F</w:t>
      </w:r>
      <w:r w:rsidR="00691BE5" w:rsidRPr="00DE3CD5">
        <w:rPr>
          <w:color w:val="000000"/>
        </w:rPr>
        <w:t xml:space="preserve">, </w:t>
      </w:r>
      <w:r w:rsidRPr="00DE3CD5">
        <w:rPr>
          <w:color w:val="000000"/>
        </w:rPr>
        <w:t>see Step 4).</w:t>
      </w:r>
    </w:p>
    <w:p w14:paraId="73DCD920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226C41B4" w14:textId="358C4CEF" w:rsidR="002532B3" w:rsidRPr="00DE3CD5" w:rsidRDefault="00FA4831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Cut the cortex into 1</w:t>
      </w:r>
      <w:proofErr w:type="gramStart"/>
      <w:r w:rsidR="00E52DD9">
        <w:rPr>
          <w:color w:val="000000"/>
        </w:rPr>
        <w:t xml:space="preserve">mm </w:t>
      </w:r>
      <w:r w:rsidRPr="00DE3CD5">
        <w:rPr>
          <w:color w:val="000000"/>
        </w:rPr>
        <w:t xml:space="preserve"> x</w:t>
      </w:r>
      <w:proofErr w:type="gramEnd"/>
      <w:r w:rsidRPr="00DE3CD5">
        <w:rPr>
          <w:color w:val="000000"/>
        </w:rPr>
        <w:t xml:space="preserve"> 1 </w:t>
      </w:r>
      <w:r w:rsidR="00E52DD9">
        <w:rPr>
          <w:color w:val="000000"/>
        </w:rPr>
        <w:t xml:space="preserve">mm </w:t>
      </w:r>
      <w:r w:rsidRPr="00DE3CD5">
        <w:rPr>
          <w:color w:val="000000"/>
        </w:rPr>
        <w:t>x 1</w:t>
      </w:r>
      <w:r w:rsidR="00AF1945" w:rsidRPr="00DE3CD5">
        <w:rPr>
          <w:color w:val="000000"/>
        </w:rPr>
        <w:t>0</w:t>
      </w:r>
      <w:r w:rsidRPr="00DE3CD5">
        <w:rPr>
          <w:color w:val="000000"/>
        </w:rPr>
        <w:t xml:space="preserve"> mm </w:t>
      </w:r>
      <w:r w:rsidR="00AF1945" w:rsidRPr="00DE3CD5">
        <w:rPr>
          <w:color w:val="000000"/>
        </w:rPr>
        <w:t>strips</w:t>
      </w:r>
      <w:r w:rsidR="00E81214" w:rsidRPr="00DE3CD5">
        <w:rPr>
          <w:color w:val="000000"/>
        </w:rPr>
        <w:t xml:space="preserve"> </w:t>
      </w:r>
      <w:r w:rsidR="001D23D7" w:rsidRPr="00DE3CD5">
        <w:rPr>
          <w:color w:val="000000"/>
        </w:rPr>
        <w:t xml:space="preserve">using </w:t>
      </w:r>
      <w:r w:rsidR="00E81214" w:rsidRPr="00DE3CD5">
        <w:rPr>
          <w:color w:val="000000"/>
        </w:rPr>
        <w:t xml:space="preserve">a fine </w:t>
      </w:r>
      <w:r w:rsidR="001D23D7" w:rsidRPr="00DE3CD5">
        <w:rPr>
          <w:color w:val="000000"/>
        </w:rPr>
        <w:t>scalpel</w:t>
      </w:r>
      <w:r w:rsidR="006349A5" w:rsidRPr="00DE3CD5">
        <w:rPr>
          <w:color w:val="000000"/>
        </w:rPr>
        <w:t xml:space="preserve"> (</w:t>
      </w:r>
      <w:r w:rsidR="006349A5" w:rsidRPr="00E52DD9">
        <w:rPr>
          <w:b/>
          <w:bCs/>
          <w:color w:val="000000"/>
        </w:rPr>
        <w:t xml:space="preserve">Figure </w:t>
      </w:r>
      <w:r w:rsidR="00A74DC1" w:rsidRPr="00E52DD9">
        <w:rPr>
          <w:b/>
          <w:bCs/>
          <w:color w:val="000000"/>
        </w:rPr>
        <w:t>2</w:t>
      </w:r>
      <w:r w:rsidR="00691BE5" w:rsidRPr="00E52DD9">
        <w:rPr>
          <w:b/>
          <w:bCs/>
          <w:color w:val="000000"/>
        </w:rPr>
        <w:t>G</w:t>
      </w:r>
      <w:r w:rsidR="006349A5" w:rsidRPr="00DE3CD5">
        <w:rPr>
          <w:color w:val="000000"/>
        </w:rPr>
        <w:t>)</w:t>
      </w:r>
      <w:r w:rsidRPr="00DE3CD5">
        <w:rPr>
          <w:color w:val="000000"/>
        </w:rPr>
        <w:t>.</w:t>
      </w:r>
    </w:p>
    <w:p w14:paraId="118293A0" w14:textId="77777777" w:rsidR="003850DC" w:rsidRPr="00DE3CD5" w:rsidRDefault="003850DC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</w:p>
    <w:p w14:paraId="2E216212" w14:textId="7E21AFF0" w:rsidR="005663E7" w:rsidRPr="00DE3CD5" w:rsidRDefault="005663E7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  <w:r w:rsidRPr="00DE3CD5">
        <w:rPr>
          <w:color w:val="000000"/>
        </w:rPr>
        <w:t xml:space="preserve">NOTE: </w:t>
      </w:r>
      <w:r w:rsidR="002532B3" w:rsidRPr="00DE3CD5">
        <w:rPr>
          <w:color w:val="000000"/>
        </w:rPr>
        <w:t>It</w:t>
      </w:r>
      <w:r w:rsidR="00DF10A6" w:rsidRPr="00DE3CD5">
        <w:rPr>
          <w:color w:val="000000"/>
        </w:rPr>
        <w:t xml:space="preserve"> is</w:t>
      </w:r>
      <w:r w:rsidR="002532B3" w:rsidRPr="00DE3CD5">
        <w:rPr>
          <w:color w:val="000000"/>
        </w:rPr>
        <w:t xml:space="preserve"> easier to cut by pressing down on the scalpel than by pulling on it.</w:t>
      </w:r>
    </w:p>
    <w:p w14:paraId="6D678298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51BC118C" w14:textId="49F18DA7" w:rsidR="002532B3" w:rsidRPr="00DE3CD5" w:rsidRDefault="003640C6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 xml:space="preserve">Cut these tissue strips into 1 </w:t>
      </w:r>
      <w:r w:rsidR="00E52DD9">
        <w:rPr>
          <w:color w:val="000000"/>
        </w:rPr>
        <w:t xml:space="preserve">mm </w:t>
      </w:r>
      <w:r w:rsidRPr="00DE3CD5">
        <w:rPr>
          <w:color w:val="000000"/>
        </w:rPr>
        <w:t xml:space="preserve">x 1 </w:t>
      </w:r>
      <w:r w:rsidR="00E52DD9">
        <w:rPr>
          <w:color w:val="000000"/>
        </w:rPr>
        <w:t xml:space="preserve">mm </w:t>
      </w:r>
      <w:r w:rsidRPr="00DE3CD5">
        <w:rPr>
          <w:color w:val="000000"/>
        </w:rPr>
        <w:t>x 1 mm small cubes</w:t>
      </w:r>
      <w:r w:rsidR="00694357" w:rsidRPr="00DE3CD5">
        <w:rPr>
          <w:color w:val="000000"/>
        </w:rPr>
        <w:t xml:space="preserve"> (</w:t>
      </w:r>
      <w:r w:rsidR="00694357" w:rsidRPr="00E52DD9">
        <w:rPr>
          <w:b/>
          <w:bCs/>
          <w:color w:val="000000"/>
        </w:rPr>
        <w:t xml:space="preserve">Figure </w:t>
      </w:r>
      <w:r w:rsidR="00A74DC1" w:rsidRPr="00E52DD9">
        <w:rPr>
          <w:b/>
          <w:bCs/>
          <w:color w:val="000000"/>
        </w:rPr>
        <w:t>2</w:t>
      </w:r>
      <w:r w:rsidR="00691BE5" w:rsidRPr="00E52DD9">
        <w:rPr>
          <w:b/>
          <w:bCs/>
          <w:color w:val="000000"/>
        </w:rPr>
        <w:t>H</w:t>
      </w:r>
      <w:r w:rsidR="00694357" w:rsidRPr="00DE3CD5">
        <w:rPr>
          <w:color w:val="000000"/>
        </w:rPr>
        <w:t>)</w:t>
      </w:r>
      <w:r w:rsidRPr="00DE3CD5">
        <w:rPr>
          <w:color w:val="000000"/>
        </w:rPr>
        <w:t xml:space="preserve">. </w:t>
      </w:r>
    </w:p>
    <w:p w14:paraId="0A9A213E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36FA0CDD" w14:textId="6AAAEE49" w:rsidR="00827826" w:rsidRPr="00DE3CD5" w:rsidRDefault="00AE5EF7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  <w:r w:rsidRPr="00DE3CD5">
        <w:rPr>
          <w:color w:val="000000"/>
        </w:rPr>
        <w:t xml:space="preserve">NOTE: </w:t>
      </w:r>
      <w:r w:rsidR="00B9673C" w:rsidRPr="00DE3CD5">
        <w:rPr>
          <w:color w:val="000000"/>
        </w:rPr>
        <w:t>To</w:t>
      </w:r>
      <w:r w:rsidRPr="00DE3CD5">
        <w:rPr>
          <w:color w:val="000000"/>
        </w:rPr>
        <w:t xml:space="preserve"> </w:t>
      </w:r>
      <w:r w:rsidR="001254A0" w:rsidRPr="00DE3CD5">
        <w:rPr>
          <w:color w:val="000000"/>
        </w:rPr>
        <w:t>avoid</w:t>
      </w:r>
      <w:r w:rsidRPr="00DE3CD5">
        <w:rPr>
          <w:color w:val="000000"/>
        </w:rPr>
        <w:t xml:space="preserve"> changes of osmotic pressure</w:t>
      </w:r>
      <w:r w:rsidR="00B9673C" w:rsidRPr="00DE3CD5">
        <w:rPr>
          <w:color w:val="000000"/>
        </w:rPr>
        <w:t xml:space="preserve"> in the</w:t>
      </w:r>
      <w:r w:rsidR="00F256D2" w:rsidRPr="00DE3CD5">
        <w:rPr>
          <w:color w:val="000000"/>
        </w:rPr>
        <w:t xml:space="preserve"> medium</w:t>
      </w:r>
      <w:r w:rsidRPr="00DE3CD5">
        <w:rPr>
          <w:color w:val="000000"/>
        </w:rPr>
        <w:t xml:space="preserve">, add </w:t>
      </w:r>
      <w:proofErr w:type="spellStart"/>
      <w:r w:rsidRPr="00DE3CD5">
        <w:rPr>
          <w:color w:val="000000"/>
        </w:rPr>
        <w:t>mHTF</w:t>
      </w:r>
      <w:proofErr w:type="spellEnd"/>
      <w:r w:rsidRPr="00DE3CD5">
        <w:rPr>
          <w:color w:val="000000"/>
        </w:rPr>
        <w:t xml:space="preserve"> in moderation </w:t>
      </w:r>
      <w:r w:rsidR="001254A0" w:rsidRPr="00DE3CD5">
        <w:rPr>
          <w:color w:val="000000"/>
        </w:rPr>
        <w:t>before tissue autografting.</w:t>
      </w:r>
    </w:p>
    <w:p w14:paraId="05E9AB21" w14:textId="30949FDC" w:rsidR="001254A0" w:rsidRPr="00E52DD9" w:rsidRDefault="001254A0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FFFFFF" w:themeColor="background1"/>
        </w:rPr>
      </w:pPr>
    </w:p>
    <w:p w14:paraId="7056CA4E" w14:textId="5127E233" w:rsidR="00827826" w:rsidRPr="00DE3CD5" w:rsidRDefault="00AF1945" w:rsidP="00666C2B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b/>
          <w:color w:val="000000"/>
        </w:rPr>
      </w:pPr>
      <w:r w:rsidRPr="00DE3CD5">
        <w:rPr>
          <w:b/>
          <w:color w:val="000000"/>
        </w:rPr>
        <w:t>A</w:t>
      </w:r>
      <w:r w:rsidR="001254A0" w:rsidRPr="00DE3CD5">
        <w:rPr>
          <w:b/>
          <w:color w:val="000000"/>
        </w:rPr>
        <w:t>uto</w:t>
      </w:r>
      <w:r w:rsidR="00E5704F" w:rsidRPr="00DE3CD5">
        <w:rPr>
          <w:b/>
          <w:color w:val="000000"/>
        </w:rPr>
        <w:t>-</w:t>
      </w:r>
      <w:r w:rsidR="001254A0" w:rsidRPr="00DE3CD5">
        <w:rPr>
          <w:b/>
          <w:color w:val="000000"/>
        </w:rPr>
        <w:t>grafting</w:t>
      </w:r>
      <w:r w:rsidRPr="00DE3CD5">
        <w:rPr>
          <w:b/>
          <w:color w:val="000000"/>
        </w:rPr>
        <w:t xml:space="preserve"> of ovarian cortical fragments</w:t>
      </w:r>
    </w:p>
    <w:p w14:paraId="371C77E6" w14:textId="77777777" w:rsidR="003850DC" w:rsidRPr="00DE3CD5" w:rsidRDefault="003850DC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</w:p>
    <w:p w14:paraId="1A3DECC8" w14:textId="6C2594B3" w:rsidR="001254A0" w:rsidRPr="00DE3CD5" w:rsidRDefault="008A14BD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Open the package of the IVA cannula and put it</w:t>
      </w:r>
      <w:r w:rsidR="006337B8" w:rsidRPr="00DE3CD5">
        <w:rPr>
          <w:color w:val="000000"/>
        </w:rPr>
        <w:t xml:space="preserve"> </w:t>
      </w:r>
      <w:r w:rsidR="001D23D7" w:rsidRPr="00DE3CD5">
        <w:rPr>
          <w:color w:val="000000"/>
        </w:rPr>
        <w:t xml:space="preserve">on </w:t>
      </w:r>
      <w:r w:rsidR="006349A5" w:rsidRPr="00DE3CD5">
        <w:rPr>
          <w:color w:val="000000"/>
        </w:rPr>
        <w:t>a</w:t>
      </w:r>
      <w:r w:rsidR="001D23D7" w:rsidRPr="00DE3CD5">
        <w:rPr>
          <w:color w:val="000000"/>
        </w:rPr>
        <w:t xml:space="preserve"> sterile drape.</w:t>
      </w:r>
    </w:p>
    <w:p w14:paraId="78C6876B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54B179BD" w14:textId="6880B935" w:rsidR="00492B75" w:rsidRPr="00DE3CD5" w:rsidRDefault="00662976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Rinse</w:t>
      </w:r>
      <w:r w:rsidR="00492B75" w:rsidRPr="00DE3CD5">
        <w:rPr>
          <w:color w:val="000000"/>
        </w:rPr>
        <w:t xml:space="preserve"> </w:t>
      </w:r>
      <w:r w:rsidR="008A14BD" w:rsidRPr="00DE3CD5">
        <w:rPr>
          <w:color w:val="000000"/>
        </w:rPr>
        <w:t xml:space="preserve">inside of the </w:t>
      </w:r>
      <w:r w:rsidR="00492B75" w:rsidRPr="00DE3CD5">
        <w:rPr>
          <w:color w:val="000000"/>
        </w:rPr>
        <w:t xml:space="preserve">IVA </w:t>
      </w:r>
      <w:r w:rsidR="008A14BD" w:rsidRPr="00DE3CD5">
        <w:rPr>
          <w:color w:val="000000"/>
        </w:rPr>
        <w:t>cannula</w:t>
      </w:r>
      <w:r w:rsidR="00492B75" w:rsidRPr="00DE3CD5">
        <w:rPr>
          <w:color w:val="000000"/>
        </w:rPr>
        <w:t xml:space="preserve"> </w:t>
      </w:r>
      <w:r w:rsidR="008A14BD" w:rsidRPr="00DE3CD5">
        <w:rPr>
          <w:color w:val="000000"/>
        </w:rPr>
        <w:t xml:space="preserve">with </w:t>
      </w:r>
      <w:proofErr w:type="spellStart"/>
      <w:r w:rsidR="008A14BD" w:rsidRPr="00DE3CD5">
        <w:rPr>
          <w:color w:val="000000"/>
        </w:rPr>
        <w:t>mHTF</w:t>
      </w:r>
      <w:proofErr w:type="spellEnd"/>
      <w:r w:rsidR="008A14BD" w:rsidRPr="00DE3CD5">
        <w:rPr>
          <w:color w:val="000000"/>
        </w:rPr>
        <w:t xml:space="preserve"> </w:t>
      </w:r>
      <w:r w:rsidR="00A92DD9" w:rsidRPr="00DE3CD5">
        <w:rPr>
          <w:color w:val="000000"/>
        </w:rPr>
        <w:t xml:space="preserve">by aspirating and discharging </w:t>
      </w:r>
      <w:proofErr w:type="spellStart"/>
      <w:r w:rsidR="00A92DD9" w:rsidRPr="00DE3CD5">
        <w:rPr>
          <w:color w:val="000000"/>
        </w:rPr>
        <w:t>mHTF</w:t>
      </w:r>
      <w:proofErr w:type="spellEnd"/>
      <w:r w:rsidR="00A92DD9" w:rsidRPr="00DE3CD5">
        <w:rPr>
          <w:color w:val="000000"/>
        </w:rPr>
        <w:t xml:space="preserve"> </w:t>
      </w:r>
      <w:r w:rsidR="00492B75" w:rsidRPr="00DE3CD5">
        <w:rPr>
          <w:color w:val="000000"/>
        </w:rPr>
        <w:t>several times.</w:t>
      </w:r>
    </w:p>
    <w:p w14:paraId="5137FB87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379833A2" w14:textId="0DAC9DC7" w:rsidR="001D23D7" w:rsidRPr="00DE3CD5" w:rsidRDefault="008A14BD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Aspirate 100-200 μ</w:t>
      </w:r>
      <w:r w:rsidR="00E52DD9">
        <w:rPr>
          <w:color w:val="000000"/>
        </w:rPr>
        <w:t>L</w:t>
      </w:r>
      <w:r w:rsidRPr="00DE3CD5">
        <w:rPr>
          <w:color w:val="000000"/>
        </w:rPr>
        <w:t xml:space="preserve"> of </w:t>
      </w:r>
      <w:proofErr w:type="spellStart"/>
      <w:r w:rsidRPr="00DE3CD5">
        <w:rPr>
          <w:color w:val="000000"/>
        </w:rPr>
        <w:t>mHTF</w:t>
      </w:r>
      <w:proofErr w:type="spellEnd"/>
      <w:r w:rsidRPr="00DE3CD5">
        <w:rPr>
          <w:color w:val="000000"/>
        </w:rPr>
        <w:t xml:space="preserve"> to f</w:t>
      </w:r>
      <w:r w:rsidR="003640C6" w:rsidRPr="00DE3CD5">
        <w:rPr>
          <w:color w:val="000000"/>
        </w:rPr>
        <w:t xml:space="preserve">ill the tip of </w:t>
      </w:r>
      <w:r w:rsidR="001D23D7" w:rsidRPr="00DE3CD5">
        <w:rPr>
          <w:color w:val="000000"/>
        </w:rPr>
        <w:t xml:space="preserve">IVA </w:t>
      </w:r>
      <w:r w:rsidRPr="00DE3CD5">
        <w:rPr>
          <w:color w:val="000000"/>
        </w:rPr>
        <w:t>cannula</w:t>
      </w:r>
      <w:r w:rsidR="003640C6" w:rsidRPr="00DE3CD5">
        <w:rPr>
          <w:color w:val="000000"/>
        </w:rPr>
        <w:t xml:space="preserve"> </w:t>
      </w:r>
      <w:r w:rsidR="00B9673C" w:rsidRPr="00DE3CD5">
        <w:rPr>
          <w:color w:val="000000"/>
        </w:rPr>
        <w:t xml:space="preserve">to avoid </w:t>
      </w:r>
      <w:r w:rsidR="003640C6" w:rsidRPr="00DE3CD5">
        <w:rPr>
          <w:color w:val="000000"/>
        </w:rPr>
        <w:t xml:space="preserve">the </w:t>
      </w:r>
      <w:r w:rsidRPr="00DE3CD5">
        <w:rPr>
          <w:color w:val="000000"/>
        </w:rPr>
        <w:t xml:space="preserve">cortical </w:t>
      </w:r>
      <w:r w:rsidR="003640C6" w:rsidRPr="00DE3CD5">
        <w:rPr>
          <w:color w:val="000000"/>
        </w:rPr>
        <w:t>cubes from drying out</w:t>
      </w:r>
      <w:r w:rsidR="006349A5" w:rsidRPr="00DE3CD5">
        <w:rPr>
          <w:color w:val="000000"/>
        </w:rPr>
        <w:t xml:space="preserve"> </w:t>
      </w:r>
      <w:r w:rsidR="002532B3" w:rsidRPr="00DE3CD5">
        <w:rPr>
          <w:color w:val="000000"/>
        </w:rPr>
        <w:t>during</w:t>
      </w:r>
      <w:r w:rsidR="00E020E5" w:rsidRPr="00DE3CD5">
        <w:rPr>
          <w:color w:val="000000"/>
        </w:rPr>
        <w:t xml:space="preserve"> </w:t>
      </w:r>
      <w:r w:rsidR="005663E7" w:rsidRPr="00DE3CD5">
        <w:rPr>
          <w:color w:val="000000"/>
        </w:rPr>
        <w:t xml:space="preserve">loading </w:t>
      </w:r>
      <w:r w:rsidR="006349A5" w:rsidRPr="00DE3CD5">
        <w:rPr>
          <w:color w:val="000000"/>
        </w:rPr>
        <w:t>(</w:t>
      </w:r>
      <w:r w:rsidR="006349A5" w:rsidRPr="00E52DD9">
        <w:rPr>
          <w:b/>
          <w:bCs/>
          <w:color w:val="000000"/>
        </w:rPr>
        <w:t xml:space="preserve">Figure </w:t>
      </w:r>
      <w:r w:rsidR="007C4A81" w:rsidRPr="00E52DD9">
        <w:rPr>
          <w:b/>
          <w:bCs/>
          <w:color w:val="000000"/>
        </w:rPr>
        <w:t>3</w:t>
      </w:r>
      <w:r w:rsidR="00A731C5" w:rsidRPr="00E52DD9">
        <w:rPr>
          <w:b/>
          <w:bCs/>
          <w:color w:val="000000"/>
        </w:rPr>
        <w:t>A</w:t>
      </w:r>
      <w:r w:rsidR="006349A5" w:rsidRPr="00DE3CD5">
        <w:rPr>
          <w:color w:val="000000"/>
        </w:rPr>
        <w:t>)</w:t>
      </w:r>
      <w:r w:rsidR="001D23D7" w:rsidRPr="00DE3CD5">
        <w:rPr>
          <w:color w:val="000000"/>
        </w:rPr>
        <w:t>.</w:t>
      </w:r>
    </w:p>
    <w:p w14:paraId="66E476EB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65019DDF" w14:textId="1107471E" w:rsidR="002532B3" w:rsidRPr="00DE3CD5" w:rsidRDefault="00081F63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L</w:t>
      </w:r>
      <w:r w:rsidR="00F256D2" w:rsidRPr="00DE3CD5">
        <w:rPr>
          <w:color w:val="000000"/>
        </w:rPr>
        <w:t xml:space="preserve">oad </w:t>
      </w:r>
      <w:r w:rsidR="00D34875" w:rsidRPr="00DE3CD5">
        <w:rPr>
          <w:color w:val="000000"/>
        </w:rPr>
        <w:t xml:space="preserve">the </w:t>
      </w:r>
      <w:r w:rsidR="00F1025A" w:rsidRPr="00DE3CD5">
        <w:rPr>
          <w:color w:val="000000"/>
        </w:rPr>
        <w:t xml:space="preserve">cortical </w:t>
      </w:r>
      <w:r w:rsidR="00D34875" w:rsidRPr="00DE3CD5">
        <w:rPr>
          <w:color w:val="000000"/>
        </w:rPr>
        <w:t xml:space="preserve">cubes </w:t>
      </w:r>
      <w:r w:rsidR="00F256D2" w:rsidRPr="00DE3CD5">
        <w:rPr>
          <w:color w:val="000000"/>
        </w:rPr>
        <w:t>into the</w:t>
      </w:r>
      <w:r w:rsidR="00A23129" w:rsidRPr="00DE3CD5">
        <w:rPr>
          <w:color w:val="000000"/>
        </w:rPr>
        <w:t xml:space="preserve"> tip of</w:t>
      </w:r>
      <w:r w:rsidR="00F256D2" w:rsidRPr="00DE3CD5">
        <w:rPr>
          <w:color w:val="000000"/>
        </w:rPr>
        <w:t xml:space="preserve"> IVA</w:t>
      </w:r>
      <w:r w:rsidR="008A14BD" w:rsidRPr="00DE3CD5">
        <w:rPr>
          <w:color w:val="000000"/>
        </w:rPr>
        <w:t xml:space="preserve"> cannula</w:t>
      </w:r>
      <w:r w:rsidR="006349A5" w:rsidRPr="00DE3CD5">
        <w:rPr>
          <w:color w:val="000000"/>
        </w:rPr>
        <w:t xml:space="preserve"> </w:t>
      </w:r>
      <w:r w:rsidR="002C2591" w:rsidRPr="00DE3CD5">
        <w:rPr>
          <w:color w:val="000000"/>
        </w:rPr>
        <w:t xml:space="preserve">using a fine </w:t>
      </w:r>
      <w:r w:rsidR="00F1025A" w:rsidRPr="00DE3CD5">
        <w:rPr>
          <w:color w:val="000000"/>
        </w:rPr>
        <w:t>tweezer</w:t>
      </w:r>
      <w:r w:rsidR="00006F31" w:rsidRPr="00DE3CD5">
        <w:rPr>
          <w:color w:val="000000"/>
        </w:rPr>
        <w:t xml:space="preserve"> </w:t>
      </w:r>
      <w:r w:rsidR="006349A5" w:rsidRPr="00DE3CD5">
        <w:rPr>
          <w:color w:val="000000"/>
        </w:rPr>
        <w:t>(</w:t>
      </w:r>
      <w:r w:rsidR="006349A5" w:rsidRPr="00E52DD9">
        <w:rPr>
          <w:b/>
          <w:bCs/>
          <w:color w:val="000000"/>
        </w:rPr>
        <w:t xml:space="preserve">Figure </w:t>
      </w:r>
      <w:r w:rsidR="007C4A81" w:rsidRPr="00E52DD9">
        <w:rPr>
          <w:b/>
          <w:bCs/>
          <w:color w:val="000000"/>
        </w:rPr>
        <w:t>3</w:t>
      </w:r>
      <w:r w:rsidR="00DB1693" w:rsidRPr="00E52DD9">
        <w:rPr>
          <w:b/>
          <w:bCs/>
          <w:color w:val="000000"/>
        </w:rPr>
        <w:t>B</w:t>
      </w:r>
      <w:r w:rsidR="009E10BA" w:rsidRPr="00E52DD9">
        <w:rPr>
          <w:b/>
          <w:bCs/>
          <w:color w:val="000000"/>
        </w:rPr>
        <w:t>-E</w:t>
      </w:r>
      <w:r w:rsidR="006349A5" w:rsidRPr="00DE3CD5">
        <w:rPr>
          <w:color w:val="000000"/>
        </w:rPr>
        <w:t>)</w:t>
      </w:r>
      <w:r w:rsidR="00F256D2" w:rsidRPr="00DE3CD5">
        <w:rPr>
          <w:color w:val="000000"/>
        </w:rPr>
        <w:t>.</w:t>
      </w:r>
      <w:r w:rsidR="005663E7" w:rsidRPr="00DE3CD5">
        <w:rPr>
          <w:color w:val="000000"/>
        </w:rPr>
        <w:t xml:space="preserve"> </w:t>
      </w:r>
    </w:p>
    <w:p w14:paraId="64B40931" w14:textId="77777777" w:rsidR="00A94B3F" w:rsidRPr="00DE3CD5" w:rsidRDefault="00A94B3F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</w:p>
    <w:p w14:paraId="0A1273EB" w14:textId="2FE603AD" w:rsidR="001D23D7" w:rsidRPr="00DE3CD5" w:rsidRDefault="005663E7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</w:pPr>
      <w:r w:rsidRPr="00DE3CD5">
        <w:rPr>
          <w:color w:val="000000"/>
        </w:rPr>
        <w:t xml:space="preserve">NOTE: The number of </w:t>
      </w:r>
      <w:r w:rsidR="00F1025A" w:rsidRPr="00DE3CD5">
        <w:rPr>
          <w:color w:val="000000"/>
        </w:rPr>
        <w:t xml:space="preserve">cortical </w:t>
      </w:r>
      <w:r w:rsidRPr="00DE3CD5">
        <w:rPr>
          <w:color w:val="000000"/>
        </w:rPr>
        <w:t xml:space="preserve">cubes </w:t>
      </w:r>
      <w:r w:rsidR="00482CF4" w:rsidRPr="00DE3CD5">
        <w:rPr>
          <w:color w:val="000000"/>
        </w:rPr>
        <w:t>for</w:t>
      </w:r>
      <w:r w:rsidR="00F1025A" w:rsidRPr="00DE3CD5">
        <w:rPr>
          <w:color w:val="000000"/>
        </w:rPr>
        <w:t xml:space="preserve"> load</w:t>
      </w:r>
      <w:r w:rsidR="00482CF4" w:rsidRPr="00DE3CD5">
        <w:rPr>
          <w:color w:val="000000"/>
        </w:rPr>
        <w:t>ing</w:t>
      </w:r>
      <w:r w:rsidR="00F1025A" w:rsidRPr="00DE3CD5">
        <w:rPr>
          <w:color w:val="000000"/>
        </w:rPr>
        <w:t xml:space="preserve"> </w:t>
      </w:r>
      <w:r w:rsidR="00535F72" w:rsidRPr="00DE3CD5">
        <w:rPr>
          <w:color w:val="000000"/>
        </w:rPr>
        <w:t>depends</w:t>
      </w:r>
      <w:r w:rsidRPr="00DE3CD5">
        <w:rPr>
          <w:color w:val="000000"/>
        </w:rPr>
        <w:t xml:space="preserve"> on the </w:t>
      </w:r>
      <w:r w:rsidR="00F1025A" w:rsidRPr="00DE3CD5">
        <w:rPr>
          <w:color w:val="000000"/>
        </w:rPr>
        <w:t>grafting</w:t>
      </w:r>
      <w:r w:rsidRPr="00DE3CD5">
        <w:rPr>
          <w:color w:val="000000"/>
        </w:rPr>
        <w:t xml:space="preserve"> site. Generally, 20-30 cubes can </w:t>
      </w:r>
      <w:r w:rsidR="00482CF4" w:rsidRPr="00DE3CD5">
        <w:rPr>
          <w:color w:val="000000"/>
        </w:rPr>
        <w:t xml:space="preserve">be </w:t>
      </w:r>
      <w:r w:rsidRPr="00DE3CD5">
        <w:rPr>
          <w:color w:val="000000"/>
        </w:rPr>
        <w:t>transplant</w:t>
      </w:r>
      <w:r w:rsidR="00482CF4" w:rsidRPr="00DE3CD5">
        <w:rPr>
          <w:color w:val="000000"/>
        </w:rPr>
        <w:t>ed</w:t>
      </w:r>
      <w:r w:rsidRPr="00DE3CD5">
        <w:rPr>
          <w:color w:val="000000"/>
        </w:rPr>
        <w:t xml:space="preserve"> </w:t>
      </w:r>
      <w:r w:rsidR="00F1025A" w:rsidRPr="00DE3CD5">
        <w:rPr>
          <w:color w:val="000000"/>
        </w:rPr>
        <w:t>in</w:t>
      </w:r>
      <w:r w:rsidRPr="00DE3CD5">
        <w:rPr>
          <w:color w:val="000000"/>
        </w:rPr>
        <w:t>to</w:t>
      </w:r>
      <w:r w:rsidRPr="00DE3CD5">
        <w:t xml:space="preserve"> </w:t>
      </w:r>
      <w:r w:rsidR="00F1025A" w:rsidRPr="00DE3CD5">
        <w:t xml:space="preserve">an </w:t>
      </w:r>
      <w:r w:rsidRPr="00DE3CD5">
        <w:t>orthotropic remaining ova</w:t>
      </w:r>
      <w:r w:rsidR="00F1025A" w:rsidRPr="00DE3CD5">
        <w:t>ry, whereas</w:t>
      </w:r>
      <w:r w:rsidRPr="00DE3CD5">
        <w:t xml:space="preserve"> 10-15 cubes can</w:t>
      </w:r>
      <w:r w:rsidR="00482CF4" w:rsidRPr="00DE3CD5">
        <w:t xml:space="preserve"> be</w:t>
      </w:r>
      <w:r w:rsidRPr="00DE3CD5">
        <w:t xml:space="preserve"> transplant</w:t>
      </w:r>
      <w:r w:rsidR="00482CF4" w:rsidRPr="00DE3CD5">
        <w:t>ed</w:t>
      </w:r>
      <w:r w:rsidRPr="00DE3CD5">
        <w:t xml:space="preserve"> </w:t>
      </w:r>
      <w:r w:rsidR="00F1025A" w:rsidRPr="00DE3CD5">
        <w:t>in</w:t>
      </w:r>
      <w:r w:rsidRPr="00DE3CD5">
        <w:t xml:space="preserve">to </w:t>
      </w:r>
      <w:r w:rsidR="00F1025A" w:rsidRPr="00DE3CD5">
        <w:t xml:space="preserve">a pouch </w:t>
      </w:r>
      <w:r w:rsidRPr="00DE3CD5">
        <w:t xml:space="preserve">beneath the serosa of </w:t>
      </w:r>
      <w:r w:rsidR="00482CF4" w:rsidRPr="00DE3CD5">
        <w:t xml:space="preserve">the </w:t>
      </w:r>
      <w:r w:rsidRPr="00DE3CD5">
        <w:t xml:space="preserve">Fallopian tube. </w:t>
      </w:r>
    </w:p>
    <w:p w14:paraId="2627D705" w14:textId="77777777" w:rsidR="003850DC" w:rsidRPr="00DE3CD5" w:rsidRDefault="003850DC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</w:p>
    <w:p w14:paraId="00F5B42C" w14:textId="5FCB80A7" w:rsidR="002532B3" w:rsidRPr="00DE3CD5" w:rsidRDefault="001D23D7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 xml:space="preserve">After loading the </w:t>
      </w:r>
      <w:r w:rsidR="00F1025A" w:rsidRPr="00DE3CD5">
        <w:rPr>
          <w:color w:val="000000"/>
        </w:rPr>
        <w:t xml:space="preserve">cortical </w:t>
      </w:r>
      <w:r w:rsidRPr="00DE3CD5">
        <w:rPr>
          <w:color w:val="000000"/>
        </w:rPr>
        <w:t xml:space="preserve">cubes, </w:t>
      </w:r>
      <w:bookmarkStart w:id="0" w:name="OLE_LINK1"/>
      <w:bookmarkStart w:id="1" w:name="OLE_LINK2"/>
      <w:r w:rsidR="00C01375" w:rsidRPr="00DE3CD5">
        <w:rPr>
          <w:color w:val="000000"/>
        </w:rPr>
        <w:t>hold the</w:t>
      </w:r>
      <w:r w:rsidR="00F1025A" w:rsidRPr="00DE3CD5">
        <w:rPr>
          <w:color w:val="000000"/>
        </w:rPr>
        <w:t xml:space="preserve"> tip </w:t>
      </w:r>
      <w:r w:rsidR="006337B8" w:rsidRPr="00DE3CD5">
        <w:rPr>
          <w:color w:val="000000"/>
        </w:rPr>
        <w:t xml:space="preserve">of the </w:t>
      </w:r>
      <w:r w:rsidR="00F1025A" w:rsidRPr="00DE3CD5">
        <w:rPr>
          <w:color w:val="000000"/>
        </w:rPr>
        <w:t>cannula</w:t>
      </w:r>
      <w:r w:rsidR="006337B8" w:rsidRPr="00DE3CD5">
        <w:rPr>
          <w:color w:val="000000"/>
        </w:rPr>
        <w:t xml:space="preserve"> </w:t>
      </w:r>
      <w:r w:rsidR="00482CF4" w:rsidRPr="00DE3CD5">
        <w:rPr>
          <w:color w:val="000000"/>
        </w:rPr>
        <w:t>containing</w:t>
      </w:r>
      <w:r w:rsidR="00C01375" w:rsidRPr="00DE3CD5">
        <w:rPr>
          <w:color w:val="000000"/>
        </w:rPr>
        <w:t xml:space="preserve"> the</w:t>
      </w:r>
      <w:r w:rsidR="006337B8" w:rsidRPr="00DE3CD5">
        <w:rPr>
          <w:color w:val="000000"/>
        </w:rPr>
        <w:t xml:space="preserve"> cortical cubes by </w:t>
      </w:r>
      <w:r w:rsidR="00C01375" w:rsidRPr="00DE3CD5">
        <w:rPr>
          <w:color w:val="000000"/>
        </w:rPr>
        <w:t xml:space="preserve">the </w:t>
      </w:r>
      <w:r w:rsidR="006337B8" w:rsidRPr="00DE3CD5">
        <w:rPr>
          <w:color w:val="000000"/>
        </w:rPr>
        <w:t>fingers</w:t>
      </w:r>
      <w:r w:rsidR="00C01375" w:rsidRPr="00DE3CD5">
        <w:rPr>
          <w:color w:val="000000"/>
        </w:rPr>
        <w:t xml:space="preserve"> until transferring the IVA cannula to a surgeon.</w:t>
      </w:r>
      <w:r w:rsidR="006337B8" w:rsidRPr="00DE3CD5">
        <w:rPr>
          <w:color w:val="000000"/>
        </w:rPr>
        <w:t xml:space="preserve"> </w:t>
      </w:r>
      <w:r w:rsidR="00C01375" w:rsidRPr="00DE3CD5">
        <w:rPr>
          <w:color w:val="000000"/>
        </w:rPr>
        <w:t>This will</w:t>
      </w:r>
      <w:r w:rsidR="006337B8" w:rsidRPr="00DE3CD5">
        <w:rPr>
          <w:color w:val="000000"/>
        </w:rPr>
        <w:t xml:space="preserve"> avoid</w:t>
      </w:r>
      <w:r w:rsidR="00A94B3F" w:rsidRPr="00DE3CD5">
        <w:rPr>
          <w:color w:val="000000"/>
        </w:rPr>
        <w:t xml:space="preserve"> </w:t>
      </w:r>
      <w:r w:rsidR="00C01375" w:rsidRPr="00DE3CD5">
        <w:rPr>
          <w:color w:val="000000"/>
        </w:rPr>
        <w:t>the cube</w:t>
      </w:r>
      <w:r w:rsidR="006337B8" w:rsidRPr="00DE3CD5">
        <w:rPr>
          <w:color w:val="000000"/>
        </w:rPr>
        <w:t xml:space="preserve"> temperature </w:t>
      </w:r>
      <w:r w:rsidR="00C01375" w:rsidRPr="00DE3CD5">
        <w:rPr>
          <w:color w:val="000000"/>
        </w:rPr>
        <w:t xml:space="preserve">to </w:t>
      </w:r>
      <w:r w:rsidR="00482CF4" w:rsidRPr="00DE3CD5">
        <w:rPr>
          <w:color w:val="000000"/>
        </w:rPr>
        <w:t>decreases</w:t>
      </w:r>
      <w:r w:rsidR="00C01375" w:rsidRPr="00DE3CD5">
        <w:rPr>
          <w:color w:val="000000"/>
        </w:rPr>
        <w:t>.</w:t>
      </w:r>
      <w:bookmarkEnd w:id="0"/>
      <w:bookmarkEnd w:id="1"/>
    </w:p>
    <w:p w14:paraId="699D062D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5560D61A" w14:textId="5AF20C73" w:rsidR="000F5D33" w:rsidRPr="00DE3CD5" w:rsidRDefault="005663E7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</w:pPr>
      <w:r w:rsidRPr="00DE3CD5">
        <w:t xml:space="preserve">NOTE: The details of autografting </w:t>
      </w:r>
      <w:r w:rsidR="00D1766B" w:rsidRPr="00DE3CD5">
        <w:t xml:space="preserve">procedure under laparoscopic surgery </w:t>
      </w:r>
      <w:r w:rsidRPr="00DE3CD5">
        <w:t xml:space="preserve">have </w:t>
      </w:r>
      <w:r w:rsidR="00482CF4" w:rsidRPr="00DE3CD5">
        <w:t xml:space="preserve">been </w:t>
      </w:r>
      <w:r w:rsidRPr="00DE3CD5">
        <w:t>reported</w:t>
      </w:r>
      <w:r w:rsidR="00482CF4" w:rsidRPr="00DE3CD5">
        <w:t xml:space="preserve"> previously</w:t>
      </w:r>
      <w:r w:rsidR="00DB1693" w:rsidRPr="00DE3CD5">
        <w:fldChar w:fldCharType="begin"/>
      </w:r>
      <w:r w:rsidR="00393657" w:rsidRPr="00DE3CD5">
        <w:instrText xml:space="preserve"> ADDIN EN.CITE &lt;EndNote&gt;&lt;Cite&gt;&lt;Author&gt;Tanaka&lt;/Author&gt;&lt;Year&gt;2020&lt;/Year&gt;&lt;RecNum&gt;469&lt;/RecNum&gt;&lt;DisplayText&gt;&lt;style face="superscript"&gt;19&lt;/style&gt;&lt;/DisplayText&gt;&lt;record&gt;&lt;rec-number&gt;469&lt;/rec-number&gt;&lt;foreign-keys&gt;&lt;key app="EN" db-id="2xe5029vk9fe9pe5avdv5ff4wszps2v9wrfa" timestamp="1600059180" guid="1869063a-320c-4532-a9e8-1fff4ca21d12"&gt;469&lt;/key&gt;&lt;/foreign-keys&gt;&lt;ref-type name="Journal Article"&gt;17&lt;/ref-type&gt;&lt;contributors&gt;&lt;authors&gt;&lt;author&gt;Tanaka, Y.&lt;/author&gt;&lt;author&gt;Hsueh, A. J.&lt;/author&gt;&lt;author&gt;Kawamura, K.&lt;/author&gt;&lt;/authors&gt;&lt;/contributors&gt;&lt;auth-address&gt;Department of Obstetrics and Gynecology, International University School of Medicine, Chiba, Japan.&amp;#xD;Department of Obstetrics and Gynecology, Stanford University School of Medicine, Stanford, California.&amp;#xD;Department of Obstetrics and Gynecology, International University School of Medicine, Chiba, Japan; Department of Obstetrics and Gynecology, Stanford University School of Medicine, Stanford, California. Electronic address: kazuhironanami@gmail.com.&lt;/auth-address&gt;&lt;titles&gt;&lt;title&gt;Surgical approaches of drug-free in vitro activation and laparoscopic ovarian incision to treat patients with ovarian infertility&lt;/title&gt;&lt;secondary-title&gt;Fertil Steril&lt;/secondary-title&gt;&lt;/titles&gt;&lt;periodical&gt;&lt;full-title&gt;Fertility and Sterility&lt;/full-title&gt;&lt;abbr-1&gt;Fertil. Steril.&lt;/abbr-1&gt;&lt;abbr-2&gt;Fertil Steril&lt;/abbr-2&gt;&lt;abbr-3&gt;Fertility &amp;amp; Sterility&lt;/abbr-3&gt;&lt;/periodical&gt;&lt;edition&gt;2020/09/11&lt;/edition&gt;&lt;keywords&gt;&lt;keyword&gt;Hippo signaling&lt;/keyword&gt;&lt;keyword&gt;Ovary&lt;/keyword&gt;&lt;keyword&gt;follicle activation&lt;/keyword&gt;&lt;keyword&gt;infertility&lt;/keyword&gt;&lt;keyword&gt;laparoscopic surgery&lt;/keyword&gt;&lt;/keywords&gt;&lt;dates&gt;&lt;year&gt;2020&lt;/year&gt;&lt;pub-dates&gt;&lt;date&gt;Sep 6&lt;/date&gt;&lt;/pub-dates&gt;&lt;/dates&gt;&lt;isbn&gt;0015-0282&lt;/isbn&gt;&lt;accession-num&gt;32907748&lt;/accession-num&gt;&lt;urls&gt;&lt;/urls&gt;&lt;electronic-resource-num&gt;10.1016/j.fertnstert.2020.07.029&lt;/electronic-resource-num&gt;&lt;remote-database-provider&gt;NLM&lt;/remote-database-provider&gt;&lt;language&gt;eng&lt;/language&gt;&lt;/record&gt;&lt;/Cite&gt;&lt;/EndNote&gt;</w:instrText>
      </w:r>
      <w:r w:rsidR="00DB1693" w:rsidRPr="00DE3CD5">
        <w:fldChar w:fldCharType="separate"/>
      </w:r>
      <w:r w:rsidR="00DD5DF8" w:rsidRPr="00DE3CD5">
        <w:rPr>
          <w:noProof/>
          <w:vertAlign w:val="superscript"/>
        </w:rPr>
        <w:t>19</w:t>
      </w:r>
      <w:r w:rsidR="00DB1693" w:rsidRPr="00DE3CD5">
        <w:fldChar w:fldCharType="end"/>
      </w:r>
      <w:r w:rsidRPr="00DE3CD5">
        <w:t>.</w:t>
      </w:r>
      <w:r w:rsidR="000F5D33" w:rsidRPr="00DE3CD5">
        <w:t xml:space="preserve"> </w:t>
      </w:r>
      <w:r w:rsidR="000F5D33" w:rsidRPr="00DE3CD5">
        <w:rPr>
          <w:color w:val="000000"/>
        </w:rPr>
        <w:t xml:space="preserve">For grafting ovarian cortical cubes, a cannula-shaped device (IVA cannula) was developed by our collaborator, the </w:t>
      </w:r>
      <w:proofErr w:type="spellStart"/>
      <w:r w:rsidR="000F5D33" w:rsidRPr="00DE3CD5">
        <w:rPr>
          <w:color w:val="000000"/>
        </w:rPr>
        <w:t>Kitazato</w:t>
      </w:r>
      <w:proofErr w:type="spellEnd"/>
      <w:r w:rsidR="000F5D33" w:rsidRPr="00DE3CD5">
        <w:rPr>
          <w:color w:val="000000"/>
        </w:rPr>
        <w:t xml:space="preserve"> Corporation.</w:t>
      </w:r>
    </w:p>
    <w:p w14:paraId="7603FEA9" w14:textId="77777777" w:rsidR="005663E7" w:rsidRPr="00DE3CD5" w:rsidRDefault="005663E7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</w:p>
    <w:p w14:paraId="124D9062" w14:textId="5DA23ADF" w:rsidR="002532B3" w:rsidRDefault="00D1766B" w:rsidP="00666C2B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b/>
          <w:color w:val="000000"/>
        </w:rPr>
      </w:pPr>
      <w:r w:rsidRPr="00DE3CD5">
        <w:rPr>
          <w:b/>
          <w:color w:val="000000"/>
        </w:rPr>
        <w:t>H</w:t>
      </w:r>
      <w:r w:rsidR="00810E0B" w:rsidRPr="00DE3CD5">
        <w:rPr>
          <w:b/>
          <w:color w:val="000000"/>
        </w:rPr>
        <w:t>istological analysis</w:t>
      </w:r>
      <w:r w:rsidRPr="00DE3CD5">
        <w:rPr>
          <w:b/>
          <w:color w:val="000000"/>
        </w:rPr>
        <w:t xml:space="preserve"> of ovarian cortex</w:t>
      </w:r>
    </w:p>
    <w:p w14:paraId="33B96384" w14:textId="77777777" w:rsidR="00E52DD9" w:rsidRPr="00DE3CD5" w:rsidRDefault="00E52DD9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b/>
          <w:color w:val="000000"/>
        </w:rPr>
      </w:pPr>
    </w:p>
    <w:p w14:paraId="44A8C429" w14:textId="633044BF" w:rsidR="00810E0B" w:rsidRPr="00DE3CD5" w:rsidRDefault="00E52DD9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  <w:r>
        <w:rPr>
          <w:color w:val="000000"/>
        </w:rPr>
        <w:t xml:space="preserve">NOTE: </w:t>
      </w:r>
      <w:r w:rsidR="00B9673C" w:rsidRPr="00DE3CD5">
        <w:rPr>
          <w:color w:val="000000"/>
        </w:rPr>
        <w:t xml:space="preserve">To </w:t>
      </w:r>
      <w:r w:rsidR="00D1766B" w:rsidRPr="00DE3CD5">
        <w:rPr>
          <w:color w:val="000000"/>
        </w:rPr>
        <w:t>count the number of</w:t>
      </w:r>
      <w:r w:rsidR="00006F31" w:rsidRPr="00DE3CD5">
        <w:rPr>
          <w:color w:val="000000"/>
        </w:rPr>
        <w:t xml:space="preserve"> residual follicle</w:t>
      </w:r>
      <w:r w:rsidR="00D1766B" w:rsidRPr="00DE3CD5">
        <w:rPr>
          <w:color w:val="000000"/>
        </w:rPr>
        <w:t>s</w:t>
      </w:r>
      <w:r w:rsidR="00810E0B" w:rsidRPr="00DE3CD5">
        <w:rPr>
          <w:color w:val="000000"/>
        </w:rPr>
        <w:t xml:space="preserve">, </w:t>
      </w:r>
      <w:r w:rsidR="000F5D33" w:rsidRPr="00DE3CD5">
        <w:rPr>
          <w:color w:val="000000"/>
        </w:rPr>
        <w:t xml:space="preserve">perform </w:t>
      </w:r>
      <w:r w:rsidR="00006F31" w:rsidRPr="00DE3CD5">
        <w:rPr>
          <w:color w:val="000000"/>
        </w:rPr>
        <w:t xml:space="preserve">histological analysis </w:t>
      </w:r>
      <w:r w:rsidR="00C65716" w:rsidRPr="00DE3CD5">
        <w:rPr>
          <w:color w:val="000000"/>
        </w:rPr>
        <w:t xml:space="preserve">as </w:t>
      </w:r>
      <w:r w:rsidR="00C01375" w:rsidRPr="00DE3CD5">
        <w:rPr>
          <w:color w:val="000000"/>
        </w:rPr>
        <w:t xml:space="preserve">previous </w:t>
      </w:r>
      <w:r w:rsidR="00542D73" w:rsidRPr="00DE3CD5">
        <w:rPr>
          <w:color w:val="000000"/>
        </w:rPr>
        <w:t>de</w:t>
      </w:r>
      <w:r w:rsidR="00BA51EA" w:rsidRPr="00DE3CD5">
        <w:rPr>
          <w:color w:val="000000"/>
        </w:rPr>
        <w:t>s</w:t>
      </w:r>
      <w:r w:rsidR="00542D73" w:rsidRPr="00DE3CD5">
        <w:rPr>
          <w:color w:val="000000"/>
        </w:rPr>
        <w:t>cribed</w:t>
      </w:r>
      <w:r w:rsidR="00542D73" w:rsidRPr="00DE3CD5">
        <w:rPr>
          <w:color w:val="000000"/>
        </w:rPr>
        <w:fldChar w:fldCharType="begin"/>
      </w:r>
      <w:r w:rsidR="00393657" w:rsidRPr="00DE3CD5">
        <w:rPr>
          <w:color w:val="000000"/>
        </w:rPr>
        <w:instrText xml:space="preserve"> ADDIN EN.CITE &lt;EndNote&gt;&lt;Cite&gt;&lt;Author&gt;Kawamura&lt;/Author&gt;&lt;Year&gt;2013&lt;/Year&gt;&lt;RecNum&gt;455&lt;/RecNum&gt;&lt;DisplayText&gt;&lt;style face="superscript"&gt;15&lt;/style&gt;&lt;/DisplayText&gt;&lt;record&gt;&lt;rec-number&gt;455&lt;/rec-number&gt;&lt;foreign-keys&gt;&lt;key app="EN" db-id="2xe5029vk9fe9pe5avdv5ff4wszps2v9wrfa" timestamp="1598430201" guid="ec710046-7991-466f-ac68-ea367303f233"&gt;455&lt;/key&gt;&lt;/foreign-keys&gt;&lt;ref-type name="Journal Article"&gt;17&lt;/ref-type&gt;&lt;contributors&gt;&lt;authors&gt;&lt;author&gt;Kawamura, Kazuhiro&lt;/author&gt;&lt;author&gt;Cheng, Yuan&lt;/author&gt;&lt;author&gt;Suzuki, Nao&lt;/author&gt;&lt;author&gt;Deguchi, Masashi&lt;/author&gt;&lt;author&gt;Sato, Yorino&lt;/author&gt;&lt;author&gt;Takae, Seido&lt;/author&gt;&lt;author&gt;Ho, Chi-hong&lt;/author&gt;&lt;author&gt;Kawamura, Nanami&lt;/author&gt;&lt;author&gt;Tamura, Midori&lt;/author&gt;&lt;author&gt;Hashimoto, Shu&lt;/author&gt;&lt;author&gt;Sugishita, Yodo&lt;/author&gt;&lt;author&gt;Morimoto, Yoshiharu&lt;/author&gt;&lt;author&gt;Hosoi, Yoshihiko&lt;/author&gt;&lt;author&gt;Yoshioka, Nobuhito&lt;/author&gt;&lt;author&gt;Ishizuka, Bunpei&lt;/author&gt;&lt;author&gt;Hsueh, Aaron J.&lt;/author&gt;&lt;/authors&gt;&lt;/contributors&gt;&lt;titles&gt;&lt;title&gt;Hippo signaling disruption and Akt stimulation of ovarian follicles for infertility treatment&lt;/title&gt;&lt;secondary-title&gt;Proceedings of the National Academy of Sciences&lt;/secondary-title&gt;&lt;/titles&gt;&lt;pages&gt;17474-17479&lt;/pages&gt;&lt;volume&gt;110&lt;/volume&gt;&lt;number&gt;43&lt;/number&gt;&lt;dates&gt;&lt;year&gt;2013&lt;/year&gt;&lt;/dates&gt;&lt;urls&gt;&lt;related-urls&gt;&lt;url&gt;https://www.pnas.org/content/pnas/110/43/17474.full.pdf&lt;/url&gt;&lt;/related-urls&gt;&lt;/urls&gt;&lt;electronic-resource-num&gt;10.1073/pnas.1312830110&lt;/electronic-resource-num&gt;&lt;/record&gt;&lt;/Cite&gt;&lt;/EndNote&gt;</w:instrText>
      </w:r>
      <w:r w:rsidR="00542D73" w:rsidRPr="00DE3CD5">
        <w:rPr>
          <w:color w:val="000000"/>
        </w:rPr>
        <w:fldChar w:fldCharType="separate"/>
      </w:r>
      <w:r w:rsidR="00DD5DF8" w:rsidRPr="00DE3CD5">
        <w:rPr>
          <w:noProof/>
          <w:color w:val="000000"/>
          <w:vertAlign w:val="superscript"/>
        </w:rPr>
        <w:t>15</w:t>
      </w:r>
      <w:r w:rsidR="00542D73" w:rsidRPr="00DE3CD5">
        <w:rPr>
          <w:color w:val="000000"/>
        </w:rPr>
        <w:fldChar w:fldCharType="end"/>
      </w:r>
      <w:r w:rsidR="00810E0B" w:rsidRPr="00DE3CD5">
        <w:rPr>
          <w:color w:val="000000"/>
        </w:rPr>
        <w:t>.</w:t>
      </w:r>
    </w:p>
    <w:p w14:paraId="2AF2AB3C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197A3A74" w14:textId="39D5BB68" w:rsidR="002532B3" w:rsidRPr="00DE3CD5" w:rsidRDefault="00C01375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 xml:space="preserve">Mark the cortical strip surface with a tissue marking dye before sample fixation. </w:t>
      </w:r>
      <w:r w:rsidR="004C6825" w:rsidRPr="00DE3CD5">
        <w:rPr>
          <w:color w:val="000000"/>
        </w:rPr>
        <w:t xml:space="preserve">This will indicate the </w:t>
      </w:r>
      <w:r w:rsidR="003862CC" w:rsidRPr="00DE3CD5">
        <w:rPr>
          <w:color w:val="000000"/>
        </w:rPr>
        <w:t xml:space="preserve">side of cortex in </w:t>
      </w:r>
      <w:r w:rsidR="004C6825" w:rsidRPr="00DE3CD5">
        <w:rPr>
          <w:color w:val="000000"/>
        </w:rPr>
        <w:t xml:space="preserve">strip </w:t>
      </w:r>
      <w:r w:rsidR="003862CC" w:rsidRPr="00DE3CD5">
        <w:rPr>
          <w:color w:val="000000"/>
        </w:rPr>
        <w:t>for histology</w:t>
      </w:r>
      <w:r w:rsidR="004C6825" w:rsidRPr="00DE3CD5">
        <w:rPr>
          <w:color w:val="000000"/>
        </w:rPr>
        <w:t>.</w:t>
      </w:r>
    </w:p>
    <w:p w14:paraId="4E5082B2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01213AA7" w14:textId="77AE707A" w:rsidR="00AE1704" w:rsidRPr="00DE3CD5" w:rsidRDefault="004C6825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F</w:t>
      </w:r>
      <w:r w:rsidR="00542D73" w:rsidRPr="00DE3CD5">
        <w:rPr>
          <w:color w:val="000000"/>
        </w:rPr>
        <w:t>ix</w:t>
      </w:r>
      <w:r w:rsidRPr="00DE3CD5">
        <w:rPr>
          <w:color w:val="000000"/>
        </w:rPr>
        <w:t xml:space="preserve"> the tissue strips overnight at 4 </w:t>
      </w:r>
      <w:r w:rsidR="00E52DD9">
        <w:t>°C</w:t>
      </w:r>
      <w:r w:rsidR="00E52DD9" w:rsidRPr="00DE3CD5">
        <w:rPr>
          <w:color w:val="000000"/>
        </w:rPr>
        <w:t xml:space="preserve"> </w:t>
      </w:r>
      <w:r w:rsidRPr="00DE3CD5">
        <w:rPr>
          <w:color w:val="000000"/>
        </w:rPr>
        <w:t>using</w:t>
      </w:r>
      <w:r w:rsidR="00810E0B" w:rsidRPr="00DE3CD5">
        <w:rPr>
          <w:color w:val="000000"/>
        </w:rPr>
        <w:t xml:space="preserve"> </w:t>
      </w:r>
      <w:r w:rsidR="00482CF4" w:rsidRPr="00DE3CD5">
        <w:rPr>
          <w:color w:val="000000"/>
        </w:rPr>
        <w:t>B</w:t>
      </w:r>
      <w:r w:rsidR="00810E0B" w:rsidRPr="00DE3CD5">
        <w:rPr>
          <w:color w:val="000000"/>
        </w:rPr>
        <w:t>ouin</w:t>
      </w:r>
      <w:r w:rsidR="00BA51EA" w:rsidRPr="00DE3CD5">
        <w:rPr>
          <w:color w:val="000000"/>
        </w:rPr>
        <w:t>’s</w:t>
      </w:r>
      <w:r w:rsidR="00810E0B" w:rsidRPr="00DE3CD5">
        <w:rPr>
          <w:color w:val="000000"/>
        </w:rPr>
        <w:t xml:space="preserve"> solution.</w:t>
      </w:r>
    </w:p>
    <w:p w14:paraId="706E1AD1" w14:textId="77777777" w:rsidR="003850DC" w:rsidRPr="00DE3CD5" w:rsidRDefault="003850DC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</w:p>
    <w:p w14:paraId="72D3C938" w14:textId="7D37CB12" w:rsidR="00AE1704" w:rsidRPr="00DE3CD5" w:rsidRDefault="00AE1704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  <w:r w:rsidRPr="00DE3CD5">
        <w:rPr>
          <w:color w:val="000000"/>
        </w:rPr>
        <w:t xml:space="preserve">NOTE: </w:t>
      </w:r>
      <w:r w:rsidR="001F7A41" w:rsidRPr="00DE3CD5">
        <w:rPr>
          <w:color w:val="000000"/>
        </w:rPr>
        <w:t>To detect atretic follicle</w:t>
      </w:r>
      <w:r w:rsidR="00482CF4" w:rsidRPr="00DE3CD5">
        <w:rPr>
          <w:color w:val="000000"/>
        </w:rPr>
        <w:t>s</w:t>
      </w:r>
      <w:r w:rsidRPr="00DE3CD5">
        <w:rPr>
          <w:color w:val="000000"/>
        </w:rPr>
        <w:t xml:space="preserve">, we do not recommend using </w:t>
      </w:r>
      <w:r w:rsidR="0032653B" w:rsidRPr="00DE3CD5">
        <w:rPr>
          <w:color w:val="000000"/>
        </w:rPr>
        <w:t>paraform</w:t>
      </w:r>
      <w:r w:rsidR="00CE534B" w:rsidRPr="00DE3CD5">
        <w:rPr>
          <w:color w:val="000000"/>
        </w:rPr>
        <w:t>aldehyde</w:t>
      </w:r>
      <w:r w:rsidRPr="00DE3CD5">
        <w:rPr>
          <w:color w:val="000000"/>
        </w:rPr>
        <w:t xml:space="preserve"> for fixing</w:t>
      </w:r>
      <w:r w:rsidR="001F7A41" w:rsidRPr="00DE3CD5">
        <w:rPr>
          <w:color w:val="000000"/>
        </w:rPr>
        <w:t xml:space="preserve"> </w:t>
      </w:r>
      <w:r w:rsidR="00482CF4" w:rsidRPr="00DE3CD5">
        <w:rPr>
          <w:color w:val="000000"/>
        </w:rPr>
        <w:t>to avoid</w:t>
      </w:r>
      <w:r w:rsidR="001F7A41" w:rsidRPr="00DE3CD5">
        <w:rPr>
          <w:color w:val="000000"/>
        </w:rPr>
        <w:t xml:space="preserve"> shrinkage of oocyte cytoplasm</w:t>
      </w:r>
      <w:r w:rsidRPr="00DE3CD5">
        <w:rPr>
          <w:color w:val="000000"/>
        </w:rPr>
        <w:t>.</w:t>
      </w:r>
    </w:p>
    <w:p w14:paraId="607660F5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41DB5E29" w14:textId="5FB71D8D" w:rsidR="00810E0B" w:rsidRPr="00DE3CD5" w:rsidRDefault="004C6825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 xml:space="preserve">Dehydrate and </w:t>
      </w:r>
      <w:r w:rsidR="00542D73" w:rsidRPr="00DE3CD5">
        <w:rPr>
          <w:color w:val="000000"/>
        </w:rPr>
        <w:t>embed</w:t>
      </w:r>
      <w:r w:rsidRPr="00DE3CD5">
        <w:rPr>
          <w:color w:val="000000"/>
        </w:rPr>
        <w:t xml:space="preserve"> the tissue strips</w:t>
      </w:r>
      <w:r w:rsidR="00542D73" w:rsidRPr="00DE3CD5">
        <w:rPr>
          <w:color w:val="000000"/>
        </w:rPr>
        <w:t xml:space="preserve"> in paraffin. </w:t>
      </w:r>
    </w:p>
    <w:p w14:paraId="0EF58304" w14:textId="77777777" w:rsidR="003850DC" w:rsidRPr="00DE3CD5" w:rsidRDefault="003850DC" w:rsidP="00666C2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contextualSpacing/>
        <w:rPr>
          <w:color w:val="000000"/>
        </w:rPr>
      </w:pPr>
    </w:p>
    <w:p w14:paraId="678566D8" w14:textId="71935508" w:rsidR="004C6825" w:rsidRPr="00DE3CD5" w:rsidRDefault="004C6825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Serially section the paraffin block containing the tissue sample.</w:t>
      </w:r>
    </w:p>
    <w:p w14:paraId="3C320426" w14:textId="77777777" w:rsidR="003850DC" w:rsidRPr="00DE3CD5" w:rsidRDefault="003850DC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</w:p>
    <w:p w14:paraId="77A5CD89" w14:textId="36D4CE65" w:rsidR="001F7A41" w:rsidRPr="00DE3CD5" w:rsidRDefault="004C6825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S</w:t>
      </w:r>
      <w:r w:rsidR="001F7A41" w:rsidRPr="00DE3CD5">
        <w:rPr>
          <w:color w:val="000000"/>
        </w:rPr>
        <w:t>tain</w:t>
      </w:r>
      <w:r w:rsidRPr="00DE3CD5">
        <w:rPr>
          <w:color w:val="000000"/>
        </w:rPr>
        <w:t xml:space="preserve"> each section</w:t>
      </w:r>
      <w:r w:rsidR="001F7A41" w:rsidRPr="00DE3CD5">
        <w:rPr>
          <w:color w:val="000000"/>
        </w:rPr>
        <w:t xml:space="preserve"> </w:t>
      </w:r>
      <w:r w:rsidRPr="00DE3CD5">
        <w:rPr>
          <w:color w:val="000000"/>
        </w:rPr>
        <w:t>using</w:t>
      </w:r>
      <w:r w:rsidR="001F7A41" w:rsidRPr="00DE3CD5">
        <w:rPr>
          <w:color w:val="000000"/>
        </w:rPr>
        <w:t xml:space="preserve"> hematoxylin and eosin to visualize </w:t>
      </w:r>
      <w:r w:rsidRPr="00DE3CD5">
        <w:rPr>
          <w:color w:val="000000"/>
        </w:rPr>
        <w:t xml:space="preserve">the </w:t>
      </w:r>
      <w:r w:rsidR="001F7A41" w:rsidRPr="00DE3CD5">
        <w:rPr>
          <w:color w:val="000000"/>
        </w:rPr>
        <w:t>follicles.</w:t>
      </w:r>
    </w:p>
    <w:p w14:paraId="1CFEBDDA" w14:textId="77777777" w:rsidR="003850DC" w:rsidRPr="00DE3CD5" w:rsidRDefault="003850DC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</w:p>
    <w:p w14:paraId="17B810CE" w14:textId="3F4B157F" w:rsidR="00542D73" w:rsidRPr="00DE3CD5" w:rsidRDefault="004C6825" w:rsidP="00666C2B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contextualSpacing/>
        <w:rPr>
          <w:color w:val="000000"/>
        </w:rPr>
      </w:pPr>
      <w:r w:rsidRPr="00DE3CD5">
        <w:rPr>
          <w:color w:val="000000"/>
        </w:rPr>
        <w:t>Count t</w:t>
      </w:r>
      <w:r w:rsidR="00392AAA" w:rsidRPr="00DE3CD5">
        <w:rPr>
          <w:color w:val="000000"/>
        </w:rPr>
        <w:t>he f</w:t>
      </w:r>
      <w:r w:rsidR="00542D73" w:rsidRPr="00DE3CD5">
        <w:rPr>
          <w:color w:val="000000"/>
        </w:rPr>
        <w:t>ollicle</w:t>
      </w:r>
      <w:r w:rsidR="00392AAA" w:rsidRPr="00DE3CD5">
        <w:rPr>
          <w:color w:val="000000"/>
        </w:rPr>
        <w:t>s</w:t>
      </w:r>
      <w:r w:rsidR="00542D73" w:rsidRPr="00DE3CD5">
        <w:rPr>
          <w:color w:val="000000"/>
        </w:rPr>
        <w:t xml:space="preserve"> as</w:t>
      </w:r>
      <w:r w:rsidRPr="00DE3CD5">
        <w:rPr>
          <w:color w:val="000000"/>
        </w:rPr>
        <w:t xml:space="preserve"> previously</w:t>
      </w:r>
      <w:r w:rsidR="00542D73" w:rsidRPr="00DE3CD5">
        <w:rPr>
          <w:color w:val="000000"/>
        </w:rPr>
        <w:t xml:space="preserve"> described</w:t>
      </w:r>
      <w:r w:rsidR="00542D73" w:rsidRPr="00DE3CD5">
        <w:rPr>
          <w:color w:val="000000"/>
        </w:rPr>
        <w:fldChar w:fldCharType="begin">
          <w:fldData xml:space="preserve">PEVuZE5vdGU+PENpdGU+PEF1dGhvcj5MaTwvQXV0aG9yPjxZZWFyPjIwMTA8L1llYXI+PFJlY051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</w:fldData>
        </w:fldChar>
      </w:r>
      <w:r w:rsidR="00393657" w:rsidRPr="00DE3CD5">
        <w:rPr>
          <w:color w:val="000000"/>
        </w:rPr>
        <w:instrText xml:space="preserve"> ADDIN EN.CITE </w:instrText>
      </w:r>
      <w:r w:rsidR="00393657" w:rsidRPr="00DE3CD5">
        <w:rPr>
          <w:color w:val="000000"/>
        </w:rPr>
        <w:fldChar w:fldCharType="begin">
          <w:fldData xml:space="preserve">PEVuZE5vdGU+PENpdGU+PEF1dGhvcj5MaTwvQXV0aG9yPjxZZWFyPjIwMTA8L1llYXI+PFJlY051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</w:fldData>
        </w:fldChar>
      </w:r>
      <w:r w:rsidR="00393657" w:rsidRPr="00DE3CD5">
        <w:rPr>
          <w:color w:val="000000"/>
        </w:rPr>
        <w:instrText xml:space="preserve"> ADDIN EN.CITE.DATA </w:instrText>
      </w:r>
      <w:r w:rsidR="00393657" w:rsidRPr="00DE3CD5">
        <w:rPr>
          <w:color w:val="000000"/>
        </w:rPr>
      </w:r>
      <w:r w:rsidR="00393657" w:rsidRPr="00DE3CD5">
        <w:rPr>
          <w:color w:val="000000"/>
        </w:rPr>
        <w:fldChar w:fldCharType="end"/>
      </w:r>
      <w:r w:rsidR="00542D73" w:rsidRPr="00DE3CD5">
        <w:rPr>
          <w:color w:val="000000"/>
        </w:rPr>
      </w:r>
      <w:r w:rsidR="00542D73" w:rsidRPr="00DE3CD5">
        <w:rPr>
          <w:color w:val="000000"/>
        </w:rPr>
        <w:fldChar w:fldCharType="separate"/>
      </w:r>
      <w:r w:rsidR="00DD5DF8" w:rsidRPr="00DE3CD5">
        <w:rPr>
          <w:noProof/>
          <w:color w:val="000000"/>
          <w:vertAlign w:val="superscript"/>
        </w:rPr>
        <w:t>17</w:t>
      </w:r>
      <w:r w:rsidR="00542D73" w:rsidRPr="00DE3CD5">
        <w:rPr>
          <w:color w:val="000000"/>
        </w:rPr>
        <w:fldChar w:fldCharType="end"/>
      </w:r>
      <w:r w:rsidR="00542D73" w:rsidRPr="00DE3CD5">
        <w:rPr>
          <w:color w:val="000000"/>
        </w:rPr>
        <w:t>.</w:t>
      </w:r>
    </w:p>
    <w:p w14:paraId="0B69745F" w14:textId="77777777" w:rsidR="00FA4831" w:rsidRPr="00DE3CD5" w:rsidRDefault="00FA4831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b/>
          <w:color w:val="000000"/>
        </w:rPr>
      </w:pPr>
    </w:p>
    <w:p w14:paraId="67A22991" w14:textId="77777777" w:rsidR="005E7BB6" w:rsidRPr="00DE3CD5" w:rsidRDefault="00827826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808080"/>
        </w:rPr>
      </w:pPr>
      <w:r w:rsidRPr="00DE3CD5">
        <w:rPr>
          <w:rFonts w:eastAsia="Calibri"/>
          <w:b/>
          <w:color w:val="000000"/>
        </w:rPr>
        <w:t>REPRESENTATIVE RESULTS:</w:t>
      </w:r>
    </w:p>
    <w:p w14:paraId="3ADD9509" w14:textId="20779FAE" w:rsidR="00D95B9A" w:rsidRPr="00DE3CD5" w:rsidRDefault="00EA1B7D" w:rsidP="00666C2B">
      <w:pPr>
        <w:contextualSpacing/>
        <w:rPr>
          <w:rFonts w:eastAsia="Calibri"/>
          <w:color w:val="000000" w:themeColor="text1"/>
        </w:rPr>
      </w:pPr>
      <w:r w:rsidRPr="00DE3CD5">
        <w:rPr>
          <w:rFonts w:eastAsia="Calibri"/>
          <w:color w:val="000000" w:themeColor="text1"/>
        </w:rPr>
        <w:t>In</w:t>
      </w:r>
      <w:r w:rsidR="005A7A57" w:rsidRPr="00DE3CD5">
        <w:rPr>
          <w:rFonts w:eastAsia="Calibri"/>
          <w:color w:val="000000" w:themeColor="text1"/>
        </w:rPr>
        <w:t xml:space="preserve"> the first publication of the IVA approach</w:t>
      </w:r>
      <w:r w:rsidR="007910B2" w:rsidRPr="00DE3CD5">
        <w:rPr>
          <w:rFonts w:eastAsia="Calibri"/>
          <w:color w:val="000000" w:themeColor="text1"/>
        </w:rPr>
        <w:fldChar w:fldCharType="begin"/>
      </w:r>
      <w:r w:rsidR="00393657" w:rsidRPr="00DE3CD5">
        <w:rPr>
          <w:rFonts w:eastAsia="Calibri"/>
          <w:color w:val="000000" w:themeColor="text1"/>
        </w:rPr>
        <w:instrText xml:space="preserve"> ADDIN EN.CITE &lt;EndNote&gt;&lt;Cite&gt;&lt;Author&gt;Kawamura&lt;/Author&gt;&lt;Year&gt;2013&lt;/Year&gt;&lt;RecNum&gt;455&lt;/RecNum&gt;&lt;DisplayText&gt;&lt;style face="superscript"&gt;15&lt;/style&gt;&lt;/DisplayText&gt;&lt;record&gt;&lt;rec-number&gt;455&lt;/rec-number&gt;&lt;foreign-keys&gt;&lt;key app="EN" db-id="2xe5029vk9fe9pe5avdv5ff4wszps2v9wrfa" timestamp="1598430201" guid="ec710046-7991-466f-ac68-ea367303f233"&gt;455&lt;/key&gt;&lt;/foreign-keys&gt;&lt;ref-type name="Journal Article"&gt;17&lt;/ref-type&gt;&lt;contributors&gt;&lt;authors&gt;&lt;author&gt;Kawamura, Kazuhiro&lt;/author&gt;&lt;author&gt;Cheng, Yuan&lt;/author&gt;&lt;author&gt;Suzuki, Nao&lt;/author&gt;&lt;author&gt;Deguchi, Masashi&lt;/author&gt;&lt;author&gt;Sato, Yorino&lt;/author&gt;&lt;author&gt;Takae, Seido&lt;/author&gt;&lt;author&gt;Ho, Chi-hong&lt;/author&gt;&lt;author&gt;Kawamura, Nanami&lt;/author&gt;&lt;author&gt;Tamura, Midori&lt;/author&gt;&lt;author&gt;Hashimoto, Shu&lt;/author&gt;&lt;author&gt;Sugishita, Yodo&lt;/author&gt;&lt;author&gt;Morimoto, Yoshiharu&lt;/author&gt;&lt;author&gt;Hosoi, Yoshihiko&lt;/author&gt;&lt;author&gt;Yoshioka, Nobuhito&lt;/author&gt;&lt;author&gt;Ishizuka, Bunpei&lt;/author&gt;&lt;author&gt;Hsueh, Aaron J.&lt;/author&gt;&lt;/authors&gt;&lt;/contributors&gt;&lt;titles&gt;&lt;title&gt;Hippo signaling disruption and Akt stimulation of ovarian follicles for infertility treatment&lt;/title&gt;&lt;secondary-title&gt;Proceedings of the National Academy of Sciences&lt;/secondary-title&gt;&lt;/titles&gt;&lt;pages&gt;17474-17479&lt;/pages&gt;&lt;volume&gt;110&lt;/volume&gt;&lt;number&gt;43&lt;/number&gt;&lt;dates&gt;&lt;year&gt;2013&lt;/year&gt;&lt;/dates&gt;&lt;urls&gt;&lt;related-urls&gt;&lt;url&gt;https://www.pnas.org/content/pnas/110/43/17474.full.pdf&lt;/url&gt;&lt;/related-urls&gt;&lt;/urls&gt;&lt;electronic-resource-num&gt;10.1073/pnas.1312830110&lt;/electronic-resource-num&gt;&lt;/record&gt;&lt;/Cite&gt;&lt;/EndNote&gt;</w:instrText>
      </w:r>
      <w:r w:rsidR="007910B2" w:rsidRPr="00DE3CD5">
        <w:rPr>
          <w:rFonts w:eastAsia="Calibri"/>
          <w:color w:val="000000" w:themeColor="text1"/>
        </w:rPr>
        <w:fldChar w:fldCharType="separate"/>
      </w:r>
      <w:r w:rsidR="00DD5DF8" w:rsidRPr="00DE3CD5">
        <w:rPr>
          <w:rFonts w:eastAsia="Calibri"/>
          <w:noProof/>
          <w:color w:val="000000" w:themeColor="text1"/>
          <w:vertAlign w:val="superscript"/>
        </w:rPr>
        <w:t>15</w:t>
      </w:r>
      <w:r w:rsidR="007910B2" w:rsidRPr="00DE3CD5">
        <w:rPr>
          <w:rFonts w:eastAsia="Calibri"/>
          <w:color w:val="000000" w:themeColor="text1"/>
        </w:rPr>
        <w:fldChar w:fldCharType="end"/>
      </w:r>
      <w:r w:rsidR="005A7A57" w:rsidRPr="00DE3CD5">
        <w:rPr>
          <w:rFonts w:eastAsia="Calibri"/>
          <w:color w:val="000000" w:themeColor="text1"/>
        </w:rPr>
        <w:t>, w</w:t>
      </w:r>
      <w:r w:rsidR="00DB1693" w:rsidRPr="00DE3CD5">
        <w:rPr>
          <w:rFonts w:eastAsia="Calibri"/>
          <w:color w:val="000000" w:themeColor="text1"/>
        </w:rPr>
        <w:t xml:space="preserve">e transplanted </w:t>
      </w:r>
      <w:r w:rsidR="00DB1693" w:rsidRPr="00DE3CD5">
        <w:rPr>
          <w:color w:val="000000"/>
        </w:rPr>
        <w:t xml:space="preserve">the ovarian cortical </w:t>
      </w:r>
      <w:r w:rsidR="00DB1693" w:rsidRPr="00DE3CD5">
        <w:rPr>
          <w:rFonts w:eastAsia="Calibri"/>
          <w:color w:val="000000" w:themeColor="text1"/>
        </w:rPr>
        <w:t xml:space="preserve">cubes one by one into </w:t>
      </w:r>
      <w:r w:rsidR="005A7A57" w:rsidRPr="00DE3CD5">
        <w:rPr>
          <w:rFonts w:eastAsia="Calibri"/>
          <w:color w:val="000000" w:themeColor="text1"/>
        </w:rPr>
        <w:t xml:space="preserve">the </w:t>
      </w:r>
      <w:r w:rsidR="00DB1693" w:rsidRPr="00DE3CD5">
        <w:rPr>
          <w:rFonts w:eastAsia="Calibri"/>
          <w:color w:val="000000" w:themeColor="text1"/>
        </w:rPr>
        <w:t>grafting site</w:t>
      </w:r>
      <w:r w:rsidR="005A7A57" w:rsidRPr="00DE3CD5">
        <w:rPr>
          <w:rFonts w:eastAsia="Calibri"/>
          <w:color w:val="000000" w:themeColor="text1"/>
        </w:rPr>
        <w:t>s</w:t>
      </w:r>
      <w:r w:rsidR="00DB1693" w:rsidRPr="00DE3CD5">
        <w:rPr>
          <w:rFonts w:eastAsia="Calibri"/>
          <w:color w:val="000000" w:themeColor="text1"/>
        </w:rPr>
        <w:t xml:space="preserve"> under laparoscopic surgery</w:t>
      </w:r>
      <w:r w:rsidR="002D6F8F" w:rsidRPr="00DE3CD5">
        <w:rPr>
          <w:rFonts w:eastAsia="Calibri"/>
          <w:color w:val="000000" w:themeColor="text1"/>
        </w:rPr>
        <w:t xml:space="preserve"> (</w:t>
      </w:r>
      <w:r w:rsidR="002D6F8F" w:rsidRPr="00E52DD9">
        <w:rPr>
          <w:rFonts w:eastAsia="Calibri"/>
          <w:b/>
          <w:bCs/>
          <w:color w:val="000000" w:themeColor="text1"/>
        </w:rPr>
        <w:t>Figure 1A</w:t>
      </w:r>
      <w:r w:rsidR="002D6F8F" w:rsidRPr="00DE3CD5">
        <w:rPr>
          <w:rFonts w:eastAsia="Calibri"/>
          <w:color w:val="000000" w:themeColor="text1"/>
        </w:rPr>
        <w:t>)</w:t>
      </w:r>
      <w:r w:rsidR="00DB1693" w:rsidRPr="00DE3CD5">
        <w:rPr>
          <w:rFonts w:eastAsia="Calibri"/>
          <w:color w:val="000000" w:themeColor="text1"/>
        </w:rPr>
        <w:t xml:space="preserve">. </w:t>
      </w:r>
      <w:r w:rsidR="005A7A57" w:rsidRPr="00DE3CD5">
        <w:rPr>
          <w:rFonts w:eastAsia="Calibri"/>
          <w:color w:val="000000" w:themeColor="text1"/>
        </w:rPr>
        <w:t xml:space="preserve">Because </w:t>
      </w:r>
      <w:r w:rsidRPr="00DE3CD5">
        <w:rPr>
          <w:rFonts w:eastAsia="Calibri"/>
          <w:color w:val="000000" w:themeColor="text1"/>
        </w:rPr>
        <w:t xml:space="preserve">100-150 </w:t>
      </w:r>
      <w:r w:rsidR="005A7A57" w:rsidRPr="00DE3CD5">
        <w:rPr>
          <w:rFonts w:eastAsia="Calibri"/>
          <w:color w:val="000000" w:themeColor="text1"/>
        </w:rPr>
        <w:t>ovarian cubes w</w:t>
      </w:r>
      <w:r w:rsidRPr="00DE3CD5">
        <w:rPr>
          <w:rFonts w:eastAsia="Calibri"/>
          <w:color w:val="000000" w:themeColor="text1"/>
        </w:rPr>
        <w:t>ere used</w:t>
      </w:r>
      <w:r w:rsidR="005A7A57" w:rsidRPr="00DE3CD5">
        <w:rPr>
          <w:rFonts w:eastAsia="Calibri"/>
          <w:color w:val="000000" w:themeColor="text1"/>
        </w:rPr>
        <w:t xml:space="preserve">, </w:t>
      </w:r>
      <w:r w:rsidR="005A7A57" w:rsidRPr="00DE3CD5">
        <w:rPr>
          <w:color w:val="000000"/>
        </w:rPr>
        <w:t>i</w:t>
      </w:r>
      <w:r w:rsidR="00DB1693" w:rsidRPr="00DE3CD5">
        <w:rPr>
          <w:color w:val="000000"/>
        </w:rPr>
        <w:t>t took 3-4 hours for</w:t>
      </w:r>
      <w:r w:rsidR="005A7A57" w:rsidRPr="00DE3CD5">
        <w:rPr>
          <w:color w:val="000000"/>
        </w:rPr>
        <w:t xml:space="preserve"> </w:t>
      </w:r>
      <w:r w:rsidR="00B15039" w:rsidRPr="00DE3CD5">
        <w:rPr>
          <w:color w:val="000000"/>
        </w:rPr>
        <w:t>tissue grafting under laparoscopic surgery</w:t>
      </w:r>
      <w:r w:rsidR="00DB1693" w:rsidRPr="00DE3CD5">
        <w:rPr>
          <w:color w:val="000000"/>
        </w:rPr>
        <w:t xml:space="preserve">. </w:t>
      </w:r>
      <w:r w:rsidR="00B15039" w:rsidRPr="00DE3CD5">
        <w:rPr>
          <w:color w:val="000000"/>
        </w:rPr>
        <w:t>Also, some</w:t>
      </w:r>
      <w:r w:rsidR="00DB1693" w:rsidRPr="00DE3CD5">
        <w:rPr>
          <w:color w:val="000000"/>
        </w:rPr>
        <w:t xml:space="preserve"> ovarian cubes were lost </w:t>
      </w:r>
      <w:r w:rsidR="00B15039" w:rsidRPr="00DE3CD5">
        <w:rPr>
          <w:color w:val="000000"/>
        </w:rPr>
        <w:t xml:space="preserve">before grafting. Because </w:t>
      </w:r>
      <w:r w:rsidR="00DB1693" w:rsidRPr="00DE3CD5">
        <w:rPr>
          <w:color w:val="000000"/>
        </w:rPr>
        <w:t xml:space="preserve">the IVA </w:t>
      </w:r>
      <w:r w:rsidR="00B15039" w:rsidRPr="00DE3CD5">
        <w:rPr>
          <w:color w:val="000000"/>
        </w:rPr>
        <w:t>cannula</w:t>
      </w:r>
      <w:r w:rsidR="00DB1693" w:rsidRPr="00DE3CD5">
        <w:rPr>
          <w:color w:val="000000"/>
        </w:rPr>
        <w:t xml:space="preserve"> </w:t>
      </w:r>
      <w:r w:rsidR="00B15039" w:rsidRPr="00DE3CD5">
        <w:rPr>
          <w:color w:val="000000"/>
        </w:rPr>
        <w:t>could transfer</w:t>
      </w:r>
      <w:r w:rsidR="00DB1693" w:rsidRPr="00DE3CD5">
        <w:rPr>
          <w:color w:val="000000"/>
        </w:rPr>
        <w:t xml:space="preserve"> 20-30 cubes to </w:t>
      </w:r>
      <w:r w:rsidR="00B15039" w:rsidRPr="00DE3CD5">
        <w:rPr>
          <w:color w:val="000000"/>
        </w:rPr>
        <w:t xml:space="preserve">a grafting </w:t>
      </w:r>
      <w:r w:rsidR="00DB1693" w:rsidRPr="00DE3CD5">
        <w:rPr>
          <w:color w:val="000000"/>
        </w:rPr>
        <w:t>site at one time</w:t>
      </w:r>
      <w:r w:rsidR="002D6F8F" w:rsidRPr="00DE3CD5">
        <w:rPr>
          <w:color w:val="000000"/>
        </w:rPr>
        <w:t xml:space="preserve"> (</w:t>
      </w:r>
      <w:r w:rsidR="002D6F8F" w:rsidRPr="00E52DD9">
        <w:rPr>
          <w:b/>
          <w:bCs/>
          <w:color w:val="000000"/>
        </w:rPr>
        <w:t>Figure 1B</w:t>
      </w:r>
      <w:r w:rsidR="002D6F8F" w:rsidRPr="00DE3CD5">
        <w:rPr>
          <w:color w:val="000000"/>
        </w:rPr>
        <w:t>)</w:t>
      </w:r>
      <w:r w:rsidR="00DB1693" w:rsidRPr="00DE3CD5">
        <w:rPr>
          <w:color w:val="000000"/>
        </w:rPr>
        <w:t xml:space="preserve">, </w:t>
      </w:r>
      <w:r w:rsidR="00B15039" w:rsidRPr="00DE3CD5">
        <w:rPr>
          <w:color w:val="000000"/>
        </w:rPr>
        <w:t>we could shorten the operation time to 1-2 hours</w:t>
      </w:r>
      <w:r w:rsidR="00DB1693" w:rsidRPr="00DE3CD5">
        <w:rPr>
          <w:color w:val="000000"/>
        </w:rPr>
        <w:t xml:space="preserve">. </w:t>
      </w:r>
      <w:r w:rsidR="00B15039" w:rsidRPr="00DE3CD5">
        <w:rPr>
          <w:color w:val="000000"/>
        </w:rPr>
        <w:t>Furthermore</w:t>
      </w:r>
      <w:r w:rsidR="00DB1693" w:rsidRPr="00DE3CD5">
        <w:rPr>
          <w:color w:val="000000"/>
        </w:rPr>
        <w:t xml:space="preserve">, </w:t>
      </w:r>
      <w:r w:rsidR="00B15039" w:rsidRPr="00DE3CD5">
        <w:rPr>
          <w:color w:val="000000"/>
        </w:rPr>
        <w:t xml:space="preserve">the IVA cannula could eliminate </w:t>
      </w:r>
      <w:r w:rsidR="00DB1693" w:rsidRPr="00DE3CD5">
        <w:rPr>
          <w:color w:val="000000"/>
        </w:rPr>
        <w:t xml:space="preserve">the loss of ovarian cortical cubes </w:t>
      </w:r>
      <w:r w:rsidR="00B15039" w:rsidRPr="00DE3CD5">
        <w:rPr>
          <w:color w:val="000000"/>
        </w:rPr>
        <w:t>during surgery</w:t>
      </w:r>
      <w:r w:rsidR="00DB1693" w:rsidRPr="00DE3CD5">
        <w:rPr>
          <w:color w:val="000000"/>
        </w:rPr>
        <w:t>.</w:t>
      </w:r>
    </w:p>
    <w:p w14:paraId="075681F1" w14:textId="77777777" w:rsidR="005E7BB6" w:rsidRPr="00DE3CD5" w:rsidRDefault="005E7BB6" w:rsidP="00666C2B">
      <w:pPr>
        <w:contextualSpacing/>
        <w:rPr>
          <w:color w:val="808080"/>
        </w:rPr>
      </w:pPr>
    </w:p>
    <w:p w14:paraId="1CC3B586" w14:textId="71ECE8B1" w:rsidR="005E7BB6" w:rsidRPr="00DE3CD5" w:rsidRDefault="00827826" w:rsidP="00666C2B">
      <w:pPr>
        <w:contextualSpacing/>
        <w:rPr>
          <w:rFonts w:eastAsia="Calibri"/>
          <w:b/>
        </w:rPr>
      </w:pPr>
      <w:r w:rsidRPr="00DE3CD5">
        <w:rPr>
          <w:rFonts w:eastAsia="Calibri"/>
          <w:b/>
        </w:rPr>
        <w:t>FIGURE AND TABLE LEGENDS:</w:t>
      </w:r>
    </w:p>
    <w:p w14:paraId="2C403388" w14:textId="1131B2C8" w:rsidR="002D6F8F" w:rsidRPr="00DE3CD5" w:rsidRDefault="002D6F8F" w:rsidP="00666C2B">
      <w:pPr>
        <w:contextualSpacing/>
        <w:rPr>
          <w:color w:val="000000"/>
        </w:rPr>
      </w:pPr>
      <w:r w:rsidRPr="00E52DD9">
        <w:rPr>
          <w:rFonts w:eastAsia="Calibri"/>
          <w:b/>
          <w:bCs/>
          <w:color w:val="000000" w:themeColor="text1"/>
        </w:rPr>
        <w:t xml:space="preserve">Figure 1: The effectiveness of the </w:t>
      </w:r>
      <w:r w:rsidRPr="00E52DD9">
        <w:rPr>
          <w:b/>
          <w:bCs/>
          <w:color w:val="000000"/>
        </w:rPr>
        <w:t>IVA cannula.</w:t>
      </w:r>
      <w:r w:rsidR="00E52DD9">
        <w:rPr>
          <w:b/>
          <w:bCs/>
          <w:color w:val="000000"/>
        </w:rPr>
        <w:t xml:space="preserve"> </w:t>
      </w:r>
      <w:r w:rsidRPr="00DE3CD5">
        <w:rPr>
          <w:color w:val="000000"/>
        </w:rPr>
        <w:t>(</w:t>
      </w:r>
      <w:r w:rsidRPr="00E52DD9">
        <w:rPr>
          <w:b/>
          <w:bCs/>
          <w:color w:val="000000"/>
        </w:rPr>
        <w:t>A</w:t>
      </w:r>
      <w:r w:rsidRPr="00DE3CD5">
        <w:rPr>
          <w:color w:val="000000"/>
        </w:rPr>
        <w:t>) Previous method with transplanting ovarian cortical cubes one by one using a forceps. (</w:t>
      </w:r>
      <w:r w:rsidRPr="00E52DD9">
        <w:rPr>
          <w:b/>
          <w:bCs/>
          <w:color w:val="000000"/>
        </w:rPr>
        <w:t>B</w:t>
      </w:r>
      <w:r w:rsidRPr="00DE3CD5">
        <w:rPr>
          <w:color w:val="000000"/>
        </w:rPr>
        <w:t xml:space="preserve">) </w:t>
      </w:r>
      <w:r w:rsidR="00E52DD9">
        <w:rPr>
          <w:color w:val="000000"/>
        </w:rPr>
        <w:t>T</w:t>
      </w:r>
      <w:r w:rsidRPr="00DE3CD5">
        <w:rPr>
          <w:color w:val="000000"/>
        </w:rPr>
        <w:t>he current method with transplanting 20-30 cubes at one time using the IVA cannula.</w:t>
      </w:r>
    </w:p>
    <w:p w14:paraId="0C06CDA0" w14:textId="77777777" w:rsidR="002D6F8F" w:rsidRPr="00DE3CD5" w:rsidRDefault="002D6F8F" w:rsidP="00666C2B">
      <w:pPr>
        <w:contextualSpacing/>
        <w:rPr>
          <w:color w:val="000000"/>
        </w:rPr>
      </w:pPr>
    </w:p>
    <w:p w14:paraId="1B178749" w14:textId="67543D48" w:rsidR="005E7BB6" w:rsidRPr="00DE3CD5" w:rsidRDefault="00694357" w:rsidP="00666C2B">
      <w:pPr>
        <w:contextualSpacing/>
        <w:rPr>
          <w:color w:val="000000" w:themeColor="text1"/>
        </w:rPr>
      </w:pPr>
      <w:r w:rsidRPr="00E52DD9">
        <w:rPr>
          <w:rFonts w:eastAsia="Calibri"/>
          <w:b/>
          <w:bCs/>
          <w:color w:val="000000" w:themeColor="text1"/>
        </w:rPr>
        <w:t xml:space="preserve">Figure </w:t>
      </w:r>
      <w:r w:rsidR="002D6F8F" w:rsidRPr="00E52DD9">
        <w:rPr>
          <w:rFonts w:eastAsia="Calibri"/>
          <w:b/>
          <w:bCs/>
          <w:color w:val="000000" w:themeColor="text1"/>
        </w:rPr>
        <w:t>2</w:t>
      </w:r>
      <w:r w:rsidRPr="00E52DD9">
        <w:rPr>
          <w:rFonts w:eastAsia="Calibri"/>
          <w:b/>
          <w:bCs/>
          <w:color w:val="000000" w:themeColor="text1"/>
        </w:rPr>
        <w:t xml:space="preserve">: </w:t>
      </w:r>
      <w:r w:rsidR="00D34875" w:rsidRPr="00E52DD9">
        <w:rPr>
          <w:rFonts w:eastAsia="Calibri"/>
          <w:b/>
          <w:bCs/>
          <w:color w:val="000000" w:themeColor="text1"/>
        </w:rPr>
        <w:t>Ovarian tissue</w:t>
      </w:r>
      <w:r w:rsidR="001871E0" w:rsidRPr="00E52DD9">
        <w:rPr>
          <w:rFonts w:eastAsia="Calibri"/>
          <w:b/>
          <w:bCs/>
          <w:color w:val="000000" w:themeColor="text1"/>
        </w:rPr>
        <w:t xml:space="preserve"> dissection</w:t>
      </w:r>
      <w:r w:rsidR="00D34875" w:rsidRPr="00E52DD9">
        <w:rPr>
          <w:rFonts w:eastAsia="Calibri"/>
          <w:b/>
          <w:bCs/>
          <w:color w:val="000000" w:themeColor="text1"/>
        </w:rPr>
        <w:t xml:space="preserve"> for drug-free IVA</w:t>
      </w:r>
      <w:r w:rsidR="00AE1704" w:rsidRPr="00E52DD9">
        <w:rPr>
          <w:rFonts w:eastAsia="Calibri"/>
          <w:b/>
          <w:bCs/>
          <w:color w:val="000000" w:themeColor="text1"/>
        </w:rPr>
        <w:t xml:space="preserve">. </w:t>
      </w:r>
      <w:r w:rsidR="008A1F6E" w:rsidRPr="00DE3CD5">
        <w:rPr>
          <w:rFonts w:eastAsia="Calibri"/>
          <w:color w:val="000000" w:themeColor="text1"/>
        </w:rPr>
        <w:t>(</w:t>
      </w:r>
      <w:r w:rsidR="008A1F6E" w:rsidRPr="00E52DD9">
        <w:rPr>
          <w:rFonts w:eastAsia="Calibri"/>
          <w:b/>
          <w:bCs/>
          <w:color w:val="000000" w:themeColor="text1"/>
        </w:rPr>
        <w:t>A</w:t>
      </w:r>
      <w:r w:rsidR="008A1F6E" w:rsidRPr="00DE3CD5">
        <w:rPr>
          <w:rFonts w:eastAsia="Calibri"/>
          <w:color w:val="000000" w:themeColor="text1"/>
        </w:rPr>
        <w:t xml:space="preserve">) </w:t>
      </w:r>
      <w:r w:rsidR="001871E0" w:rsidRPr="00DE3CD5">
        <w:rPr>
          <w:rFonts w:eastAsia="Calibri"/>
          <w:color w:val="000000" w:themeColor="text1"/>
        </w:rPr>
        <w:t xml:space="preserve">A piece of ovarian </w:t>
      </w:r>
      <w:r w:rsidR="008A1F6E" w:rsidRPr="00DE3CD5">
        <w:rPr>
          <w:rFonts w:eastAsia="Calibri"/>
          <w:color w:val="000000" w:themeColor="text1"/>
        </w:rPr>
        <w:t xml:space="preserve">cortex </w:t>
      </w:r>
      <w:r w:rsidR="001871E0" w:rsidRPr="00DE3CD5">
        <w:rPr>
          <w:rFonts w:eastAsia="Calibri"/>
          <w:color w:val="000000" w:themeColor="text1"/>
        </w:rPr>
        <w:t xml:space="preserve">is </w:t>
      </w:r>
      <w:r w:rsidR="008A1F6E" w:rsidRPr="00DE3CD5">
        <w:rPr>
          <w:rFonts w:eastAsia="Calibri"/>
          <w:color w:val="000000" w:themeColor="text1"/>
        </w:rPr>
        <w:t xml:space="preserve">placed in </w:t>
      </w:r>
      <w:r w:rsidR="001871E0" w:rsidRPr="00DE3CD5">
        <w:rPr>
          <w:rFonts w:eastAsia="Calibri"/>
          <w:color w:val="000000" w:themeColor="text1"/>
        </w:rPr>
        <w:t xml:space="preserve">a </w:t>
      </w:r>
      <w:r w:rsidR="008A1F6E" w:rsidRPr="00DE3CD5">
        <w:rPr>
          <w:rFonts w:eastAsia="Calibri"/>
          <w:color w:val="000000" w:themeColor="text1"/>
        </w:rPr>
        <w:t xml:space="preserve">plastic dish containing </w:t>
      </w:r>
      <w:proofErr w:type="spellStart"/>
      <w:r w:rsidR="008A1F6E" w:rsidRPr="00DE3CD5">
        <w:rPr>
          <w:rFonts w:eastAsia="Calibri"/>
          <w:color w:val="000000" w:themeColor="text1"/>
        </w:rPr>
        <w:t>mHTF</w:t>
      </w:r>
      <w:proofErr w:type="spellEnd"/>
      <w:r w:rsidR="008A1F6E" w:rsidRPr="00DE3CD5">
        <w:rPr>
          <w:rFonts w:eastAsia="Calibri"/>
          <w:color w:val="000000" w:themeColor="text1"/>
        </w:rPr>
        <w:t xml:space="preserve"> at 37 </w:t>
      </w:r>
      <w:r w:rsidR="00E52DD9">
        <w:t>°C</w:t>
      </w:r>
      <w:r w:rsidR="008A1F6E" w:rsidRPr="00DE3CD5">
        <w:rPr>
          <w:rFonts w:eastAsia="MS Gothic"/>
          <w:color w:val="000000" w:themeColor="text1"/>
        </w:rPr>
        <w:t>.</w:t>
      </w:r>
      <w:r w:rsidR="00477571" w:rsidRPr="00DE3CD5">
        <w:rPr>
          <w:rFonts w:eastAsia="MS Gothic"/>
          <w:color w:val="000000" w:themeColor="text1"/>
        </w:rPr>
        <w:t xml:space="preserve"> (</w:t>
      </w:r>
      <w:r w:rsidR="008A1F6E" w:rsidRPr="00E52DD9">
        <w:rPr>
          <w:rFonts w:eastAsia="MS Gothic"/>
          <w:b/>
          <w:bCs/>
          <w:color w:val="000000" w:themeColor="text1"/>
        </w:rPr>
        <w:t>B</w:t>
      </w:r>
      <w:r w:rsidR="008A1F6E" w:rsidRPr="00DE3CD5">
        <w:rPr>
          <w:rFonts w:eastAsia="MS Gothic"/>
          <w:color w:val="000000" w:themeColor="text1"/>
        </w:rPr>
        <w:t xml:space="preserve">) </w:t>
      </w:r>
      <w:r w:rsidR="001871E0" w:rsidRPr="00DE3CD5">
        <w:rPr>
          <w:rFonts w:eastAsia="MS Gothic"/>
          <w:color w:val="000000" w:themeColor="text1"/>
        </w:rPr>
        <w:t>To</w:t>
      </w:r>
      <w:r w:rsidR="00D34875" w:rsidRPr="00DE3CD5">
        <w:rPr>
          <w:rFonts w:eastAsia="MS Gothic"/>
          <w:color w:val="000000" w:themeColor="text1"/>
        </w:rPr>
        <w:t xml:space="preserve"> remov</w:t>
      </w:r>
      <w:r w:rsidR="001871E0" w:rsidRPr="00DE3CD5">
        <w:rPr>
          <w:rFonts w:eastAsia="MS Gothic"/>
          <w:color w:val="000000" w:themeColor="text1"/>
        </w:rPr>
        <w:t>e</w:t>
      </w:r>
      <w:r w:rsidR="00D34875" w:rsidRPr="00DE3CD5">
        <w:rPr>
          <w:rFonts w:eastAsia="MS Gothic"/>
          <w:color w:val="000000" w:themeColor="text1"/>
        </w:rPr>
        <w:t xml:space="preserve"> </w:t>
      </w:r>
      <w:r w:rsidR="008A1F6E" w:rsidRPr="00DE3CD5">
        <w:rPr>
          <w:rFonts w:eastAsia="MS Gothic"/>
          <w:color w:val="000000" w:themeColor="text1"/>
        </w:rPr>
        <w:t xml:space="preserve">residual medulla </w:t>
      </w:r>
      <w:r w:rsidR="001871E0" w:rsidRPr="00DE3CD5">
        <w:rPr>
          <w:rFonts w:eastAsia="MS Gothic"/>
          <w:color w:val="000000" w:themeColor="text1"/>
        </w:rPr>
        <w:t>tissues</w:t>
      </w:r>
      <w:r w:rsidR="008A1F6E" w:rsidRPr="00DE3CD5">
        <w:rPr>
          <w:rFonts w:eastAsia="MS Gothic"/>
          <w:color w:val="000000" w:themeColor="text1"/>
        </w:rPr>
        <w:t xml:space="preserve">, </w:t>
      </w:r>
      <w:r w:rsidR="001871E0" w:rsidRPr="00DE3CD5">
        <w:rPr>
          <w:rFonts w:eastAsia="MS Gothic"/>
          <w:color w:val="000000" w:themeColor="text1"/>
        </w:rPr>
        <w:t xml:space="preserve">the </w:t>
      </w:r>
      <w:r w:rsidR="008A1F6E" w:rsidRPr="00DE3CD5">
        <w:rPr>
          <w:rFonts w:eastAsia="MS Gothic"/>
          <w:color w:val="000000" w:themeColor="text1"/>
        </w:rPr>
        <w:t xml:space="preserve">ovarian </w:t>
      </w:r>
      <w:r w:rsidR="001871E0" w:rsidRPr="00DE3CD5">
        <w:rPr>
          <w:rFonts w:eastAsia="MS Gothic"/>
          <w:color w:val="000000" w:themeColor="text1"/>
        </w:rPr>
        <w:t>cortex</w:t>
      </w:r>
      <w:r w:rsidR="008A1F6E" w:rsidRPr="00DE3CD5">
        <w:rPr>
          <w:rFonts w:eastAsia="MS Gothic"/>
          <w:color w:val="000000" w:themeColor="text1"/>
        </w:rPr>
        <w:t xml:space="preserve"> </w:t>
      </w:r>
      <w:r w:rsidR="001871E0" w:rsidRPr="00DE3CD5">
        <w:rPr>
          <w:rFonts w:eastAsia="MS Gothic"/>
          <w:color w:val="000000" w:themeColor="text1"/>
        </w:rPr>
        <w:t>i</w:t>
      </w:r>
      <w:r w:rsidR="00477571" w:rsidRPr="00DE3CD5">
        <w:rPr>
          <w:rFonts w:eastAsia="MS Gothic"/>
          <w:color w:val="000000" w:themeColor="text1"/>
        </w:rPr>
        <w:t>s</w:t>
      </w:r>
      <w:r w:rsidR="001871E0" w:rsidRPr="00DE3CD5">
        <w:rPr>
          <w:rFonts w:eastAsia="MS Gothic"/>
          <w:color w:val="000000" w:themeColor="text1"/>
        </w:rPr>
        <w:t xml:space="preserve"> placed</w:t>
      </w:r>
      <w:r w:rsidR="008A1F6E" w:rsidRPr="00DE3CD5">
        <w:rPr>
          <w:rFonts w:eastAsia="MS Gothic"/>
          <w:color w:val="000000" w:themeColor="text1"/>
        </w:rPr>
        <w:t xml:space="preserve"> on </w:t>
      </w:r>
      <w:r w:rsidR="001871E0" w:rsidRPr="00DE3CD5">
        <w:rPr>
          <w:rFonts w:eastAsia="MS Gothic"/>
          <w:color w:val="000000" w:themeColor="text1"/>
        </w:rPr>
        <w:t xml:space="preserve">a </w:t>
      </w:r>
      <w:r w:rsidR="008A1F6E" w:rsidRPr="00DE3CD5">
        <w:rPr>
          <w:rFonts w:eastAsia="MS Gothic"/>
          <w:color w:val="000000" w:themeColor="text1"/>
        </w:rPr>
        <w:t>moist</w:t>
      </w:r>
      <w:r w:rsidR="00477571" w:rsidRPr="00DE3CD5">
        <w:rPr>
          <w:rFonts w:eastAsia="MS Gothic"/>
          <w:color w:val="000000" w:themeColor="text1"/>
        </w:rPr>
        <w:t>ened</w:t>
      </w:r>
      <w:r w:rsidR="008A1F6E" w:rsidRPr="00DE3CD5">
        <w:rPr>
          <w:rFonts w:eastAsia="MS Gothic"/>
          <w:color w:val="000000" w:themeColor="text1"/>
        </w:rPr>
        <w:t xml:space="preserve"> gauze</w:t>
      </w:r>
      <w:r w:rsidR="001871E0" w:rsidRPr="00DE3CD5">
        <w:rPr>
          <w:rFonts w:eastAsia="MS Gothic"/>
          <w:color w:val="000000" w:themeColor="text1"/>
        </w:rPr>
        <w:t>.</w:t>
      </w:r>
      <w:r w:rsidR="008A1F6E" w:rsidRPr="00DE3CD5">
        <w:rPr>
          <w:rFonts w:eastAsia="MS Gothic"/>
          <w:color w:val="000000" w:themeColor="text1"/>
        </w:rPr>
        <w:t xml:space="preserve"> (</w:t>
      </w:r>
      <w:r w:rsidR="008A1F6E" w:rsidRPr="00E52DD9">
        <w:rPr>
          <w:rFonts w:eastAsia="MS Gothic"/>
          <w:b/>
          <w:bCs/>
          <w:color w:val="000000" w:themeColor="text1"/>
        </w:rPr>
        <w:t>C</w:t>
      </w:r>
      <w:r w:rsidR="008A1F6E" w:rsidRPr="00DE3CD5">
        <w:rPr>
          <w:rFonts w:eastAsia="MS Gothic"/>
          <w:color w:val="000000" w:themeColor="text1"/>
        </w:rPr>
        <w:t>)</w:t>
      </w:r>
      <w:r w:rsidR="00B932CB" w:rsidRPr="00DE3CD5">
        <w:rPr>
          <w:rFonts w:eastAsia="MS Gothic"/>
          <w:color w:val="000000" w:themeColor="text1"/>
        </w:rPr>
        <w:t xml:space="preserve"> </w:t>
      </w:r>
      <w:r w:rsidR="001871E0" w:rsidRPr="00DE3CD5">
        <w:rPr>
          <w:rFonts w:eastAsia="MS Gothic"/>
          <w:color w:val="000000" w:themeColor="text1"/>
        </w:rPr>
        <w:t>M</w:t>
      </w:r>
      <w:r w:rsidR="008A1F6E" w:rsidRPr="00DE3CD5">
        <w:rPr>
          <w:rFonts w:eastAsia="MS Gothic"/>
          <w:color w:val="000000" w:themeColor="text1"/>
        </w:rPr>
        <w:t xml:space="preserve">edulla </w:t>
      </w:r>
      <w:r w:rsidR="001871E0" w:rsidRPr="00DE3CD5">
        <w:rPr>
          <w:rFonts w:eastAsia="MS Gothic"/>
          <w:color w:val="000000" w:themeColor="text1"/>
        </w:rPr>
        <w:t>tissue is removed using a</w:t>
      </w:r>
      <w:r w:rsidR="00D34875" w:rsidRPr="00DE3CD5">
        <w:rPr>
          <w:rFonts w:eastAsia="MS Gothic"/>
          <w:color w:val="000000" w:themeColor="text1"/>
        </w:rPr>
        <w:t xml:space="preserve"> </w:t>
      </w:r>
      <w:r w:rsidR="008A1F6E" w:rsidRPr="00DE3CD5">
        <w:rPr>
          <w:rFonts w:eastAsia="MS Gothic"/>
          <w:color w:val="000000" w:themeColor="text1"/>
        </w:rPr>
        <w:t xml:space="preserve">fine </w:t>
      </w:r>
      <w:r w:rsidR="008A1F6E" w:rsidRPr="00DE3CD5">
        <w:rPr>
          <w:color w:val="000000" w:themeColor="text1"/>
        </w:rPr>
        <w:t>micro-scissor. (</w:t>
      </w:r>
      <w:r w:rsidR="008A1F6E" w:rsidRPr="00E52DD9">
        <w:rPr>
          <w:b/>
          <w:bCs/>
          <w:color w:val="000000" w:themeColor="text1"/>
        </w:rPr>
        <w:t>D</w:t>
      </w:r>
      <w:r w:rsidR="008A1F6E" w:rsidRPr="00DE3CD5">
        <w:rPr>
          <w:color w:val="000000" w:themeColor="text1"/>
        </w:rPr>
        <w:t xml:space="preserve">) </w:t>
      </w:r>
      <w:r w:rsidR="00691BE5" w:rsidRPr="00DE3CD5">
        <w:rPr>
          <w:color w:val="000000" w:themeColor="text1"/>
        </w:rPr>
        <w:t xml:space="preserve">The thickness of cortex </w:t>
      </w:r>
      <w:r w:rsidR="001871E0" w:rsidRPr="00DE3CD5">
        <w:rPr>
          <w:color w:val="000000" w:themeColor="text1"/>
        </w:rPr>
        <w:t xml:space="preserve">to be prepared </w:t>
      </w:r>
      <w:r w:rsidR="00EA1B7D" w:rsidRPr="00DE3CD5">
        <w:rPr>
          <w:color w:val="000000" w:themeColor="text1"/>
        </w:rPr>
        <w:t xml:space="preserve">is </w:t>
      </w:r>
      <w:r w:rsidR="001871E0" w:rsidRPr="00DE3CD5">
        <w:rPr>
          <w:color w:val="000000" w:themeColor="text1"/>
        </w:rPr>
        <w:t>between</w:t>
      </w:r>
      <w:r w:rsidR="00691BE5" w:rsidRPr="00DE3CD5">
        <w:rPr>
          <w:color w:val="000000" w:themeColor="text1"/>
        </w:rPr>
        <w:t xml:space="preserve"> 1 </w:t>
      </w:r>
      <w:r w:rsidR="001871E0" w:rsidRPr="00DE3CD5">
        <w:rPr>
          <w:color w:val="000000" w:themeColor="text1"/>
        </w:rPr>
        <w:t>to</w:t>
      </w:r>
      <w:r w:rsidR="00691BE5" w:rsidRPr="00DE3CD5">
        <w:rPr>
          <w:color w:val="000000" w:themeColor="text1"/>
        </w:rPr>
        <w:t xml:space="preserve"> 2 mm. (</w:t>
      </w:r>
      <w:r w:rsidR="00691BE5" w:rsidRPr="00E52DD9">
        <w:rPr>
          <w:b/>
          <w:bCs/>
          <w:color w:val="000000" w:themeColor="text1"/>
        </w:rPr>
        <w:t>E</w:t>
      </w:r>
      <w:r w:rsidR="00691BE5" w:rsidRPr="00DE3CD5">
        <w:rPr>
          <w:color w:val="000000" w:themeColor="text1"/>
        </w:rPr>
        <w:t xml:space="preserve">) </w:t>
      </w:r>
      <w:r w:rsidR="008A1F6E" w:rsidRPr="00DE3CD5">
        <w:rPr>
          <w:color w:val="000000" w:themeColor="text1"/>
        </w:rPr>
        <w:t>After removal of</w:t>
      </w:r>
      <w:r w:rsidR="00D34875" w:rsidRPr="00DE3CD5">
        <w:rPr>
          <w:color w:val="000000" w:themeColor="text1"/>
        </w:rPr>
        <w:t xml:space="preserve"> </w:t>
      </w:r>
      <w:r w:rsidR="008A1F6E" w:rsidRPr="00DE3CD5">
        <w:rPr>
          <w:color w:val="000000" w:themeColor="text1"/>
        </w:rPr>
        <w:t xml:space="preserve">medulla </w:t>
      </w:r>
      <w:r w:rsidR="001871E0" w:rsidRPr="00DE3CD5">
        <w:rPr>
          <w:color w:val="000000" w:themeColor="text1"/>
        </w:rPr>
        <w:t>tissue</w:t>
      </w:r>
      <w:r w:rsidR="008A1F6E" w:rsidRPr="00DE3CD5">
        <w:rPr>
          <w:color w:val="000000" w:themeColor="text1"/>
        </w:rPr>
        <w:t xml:space="preserve">, </w:t>
      </w:r>
      <w:r w:rsidR="001871E0" w:rsidRPr="00DE3CD5">
        <w:rPr>
          <w:color w:val="000000"/>
        </w:rPr>
        <w:t xml:space="preserve">a 1 </w:t>
      </w:r>
      <w:r w:rsidR="00E52DD9">
        <w:rPr>
          <w:color w:val="000000"/>
        </w:rPr>
        <w:t xml:space="preserve">mm </w:t>
      </w:r>
      <w:r w:rsidR="001871E0" w:rsidRPr="00DE3CD5">
        <w:rPr>
          <w:color w:val="000000"/>
        </w:rPr>
        <w:t xml:space="preserve">x 1 </w:t>
      </w:r>
      <w:r w:rsidR="00E52DD9">
        <w:rPr>
          <w:color w:val="000000"/>
        </w:rPr>
        <w:t xml:space="preserve">mm </w:t>
      </w:r>
      <w:r w:rsidR="001871E0" w:rsidRPr="00DE3CD5">
        <w:rPr>
          <w:color w:val="000000"/>
        </w:rPr>
        <w:t xml:space="preserve">x 5 mm of tissue </w:t>
      </w:r>
      <w:r w:rsidR="00EA1B7D" w:rsidRPr="00DE3CD5">
        <w:rPr>
          <w:color w:val="000000"/>
        </w:rPr>
        <w:t xml:space="preserve">piece </w:t>
      </w:r>
      <w:r w:rsidR="001871E0" w:rsidRPr="00DE3CD5">
        <w:rPr>
          <w:color w:val="000000"/>
        </w:rPr>
        <w:t>from each ovarian cortical strip</w:t>
      </w:r>
      <w:r w:rsidR="001871E0" w:rsidRPr="00DE3CD5">
        <w:rPr>
          <w:color w:val="000000" w:themeColor="text1"/>
        </w:rPr>
        <w:t xml:space="preserve"> is dissected </w:t>
      </w:r>
      <w:r w:rsidR="008A1F6E" w:rsidRPr="00DE3CD5">
        <w:rPr>
          <w:color w:val="000000" w:themeColor="text1"/>
        </w:rPr>
        <w:t>for histological analysis.</w:t>
      </w:r>
      <w:r w:rsidR="00691BE5" w:rsidRPr="00DE3CD5">
        <w:rPr>
          <w:color w:val="000000" w:themeColor="text1"/>
        </w:rPr>
        <w:t xml:space="preserve"> (</w:t>
      </w:r>
      <w:r w:rsidR="00691BE5" w:rsidRPr="00E52DD9">
        <w:rPr>
          <w:b/>
          <w:bCs/>
          <w:color w:val="000000" w:themeColor="text1"/>
        </w:rPr>
        <w:t>F</w:t>
      </w:r>
      <w:r w:rsidR="00691BE5" w:rsidRPr="00DE3CD5">
        <w:rPr>
          <w:color w:val="000000" w:themeColor="text1"/>
        </w:rPr>
        <w:t xml:space="preserve">) </w:t>
      </w:r>
      <w:r w:rsidR="00931A13" w:rsidRPr="00DE3CD5">
        <w:rPr>
          <w:color w:val="000000"/>
        </w:rPr>
        <w:t>The dissected tissue</w:t>
      </w:r>
      <w:r w:rsidR="000F6955" w:rsidRPr="00DE3CD5">
        <w:rPr>
          <w:color w:val="000000" w:themeColor="text1"/>
        </w:rPr>
        <w:t xml:space="preserve"> is </w:t>
      </w:r>
      <w:r w:rsidR="00931A13" w:rsidRPr="00DE3CD5">
        <w:rPr>
          <w:color w:val="000000" w:themeColor="text1"/>
        </w:rPr>
        <w:t xml:space="preserve">stored </w:t>
      </w:r>
      <w:r w:rsidR="000F6955" w:rsidRPr="00DE3CD5">
        <w:rPr>
          <w:color w:val="000000" w:themeColor="text1"/>
        </w:rPr>
        <w:t>in 1.5</w:t>
      </w:r>
      <w:r w:rsidR="00DE3CD5" w:rsidRPr="00DE3CD5">
        <w:rPr>
          <w:color w:val="000000" w:themeColor="text1"/>
        </w:rPr>
        <w:t xml:space="preserve"> mL</w:t>
      </w:r>
      <w:r w:rsidR="000F6955" w:rsidRPr="00DE3CD5">
        <w:rPr>
          <w:color w:val="000000" w:themeColor="text1"/>
        </w:rPr>
        <w:t xml:space="preserve"> tube containing </w:t>
      </w:r>
      <w:proofErr w:type="spellStart"/>
      <w:r w:rsidR="000F6955" w:rsidRPr="00DE3CD5">
        <w:rPr>
          <w:color w:val="000000" w:themeColor="text1"/>
        </w:rPr>
        <w:t>mHTF</w:t>
      </w:r>
      <w:proofErr w:type="spellEnd"/>
      <w:r w:rsidR="000F6955" w:rsidRPr="00DE3CD5">
        <w:rPr>
          <w:color w:val="000000" w:themeColor="text1"/>
        </w:rPr>
        <w:t xml:space="preserve"> at 4</w:t>
      </w:r>
      <w:r w:rsidR="00E52DD9">
        <w:rPr>
          <w:color w:val="000000" w:themeColor="text1"/>
        </w:rPr>
        <w:t xml:space="preserve"> </w:t>
      </w:r>
      <w:r w:rsidR="00E52DD9">
        <w:t>°C</w:t>
      </w:r>
      <w:r w:rsidR="00E52DD9" w:rsidRPr="00DE3CD5">
        <w:rPr>
          <w:color w:val="000000" w:themeColor="text1"/>
        </w:rPr>
        <w:t xml:space="preserve"> </w:t>
      </w:r>
      <w:r w:rsidR="00931A13" w:rsidRPr="00DE3CD5">
        <w:rPr>
          <w:color w:val="000000" w:themeColor="text1"/>
        </w:rPr>
        <w:t>until fixing for histology</w:t>
      </w:r>
      <w:r w:rsidR="000F6955" w:rsidRPr="00DE3CD5">
        <w:rPr>
          <w:color w:val="000000" w:themeColor="text1"/>
        </w:rPr>
        <w:t xml:space="preserve">. </w:t>
      </w:r>
      <w:r w:rsidR="00477571" w:rsidRPr="00DE3CD5">
        <w:rPr>
          <w:color w:val="000000" w:themeColor="text1"/>
        </w:rPr>
        <w:t>(</w:t>
      </w:r>
      <w:r w:rsidR="000F6955" w:rsidRPr="00E52DD9">
        <w:rPr>
          <w:b/>
          <w:bCs/>
          <w:color w:val="000000" w:themeColor="text1"/>
        </w:rPr>
        <w:t>G</w:t>
      </w:r>
      <w:r w:rsidR="00931A13" w:rsidRPr="00DE3CD5">
        <w:rPr>
          <w:color w:val="000000" w:themeColor="text1"/>
        </w:rPr>
        <w:t xml:space="preserve"> and</w:t>
      </w:r>
      <w:r w:rsidR="000F6955" w:rsidRPr="00DE3CD5">
        <w:rPr>
          <w:color w:val="000000" w:themeColor="text1"/>
        </w:rPr>
        <w:t xml:space="preserve"> </w:t>
      </w:r>
      <w:r w:rsidR="000F6955" w:rsidRPr="00E52DD9">
        <w:rPr>
          <w:b/>
          <w:bCs/>
          <w:color w:val="000000" w:themeColor="text1"/>
        </w:rPr>
        <w:t>H</w:t>
      </w:r>
      <w:r w:rsidR="00477571" w:rsidRPr="00DE3CD5">
        <w:rPr>
          <w:color w:val="000000" w:themeColor="text1"/>
        </w:rPr>
        <w:t xml:space="preserve">) </w:t>
      </w:r>
      <w:r w:rsidR="00931A13" w:rsidRPr="00DE3CD5">
        <w:rPr>
          <w:color w:val="000000" w:themeColor="text1"/>
        </w:rPr>
        <w:t>The</w:t>
      </w:r>
      <w:r w:rsidR="00477571" w:rsidRPr="00DE3CD5">
        <w:rPr>
          <w:color w:val="000000" w:themeColor="text1"/>
        </w:rPr>
        <w:t xml:space="preserve"> ovarian cortex </w:t>
      </w:r>
      <w:r w:rsidR="00931A13" w:rsidRPr="00DE3CD5">
        <w:rPr>
          <w:color w:val="000000" w:themeColor="text1"/>
        </w:rPr>
        <w:t>i</w:t>
      </w:r>
      <w:r w:rsidR="00477571" w:rsidRPr="00DE3CD5">
        <w:rPr>
          <w:color w:val="000000" w:themeColor="text1"/>
        </w:rPr>
        <w:t xml:space="preserve">s cut into </w:t>
      </w:r>
      <w:r w:rsidR="00477571" w:rsidRPr="00DE3CD5">
        <w:rPr>
          <w:color w:val="000000"/>
        </w:rPr>
        <w:t xml:space="preserve">1 </w:t>
      </w:r>
      <w:r w:rsidR="00E52DD9">
        <w:rPr>
          <w:color w:val="000000"/>
        </w:rPr>
        <w:t xml:space="preserve">mm </w:t>
      </w:r>
      <w:r w:rsidR="00477571" w:rsidRPr="00DE3CD5">
        <w:rPr>
          <w:color w:val="000000"/>
        </w:rPr>
        <w:t xml:space="preserve">x 1 </w:t>
      </w:r>
      <w:r w:rsidR="00E52DD9">
        <w:rPr>
          <w:color w:val="000000"/>
        </w:rPr>
        <w:t xml:space="preserve">mm </w:t>
      </w:r>
      <w:r w:rsidR="00477571" w:rsidRPr="00DE3CD5">
        <w:rPr>
          <w:color w:val="000000"/>
        </w:rPr>
        <w:t xml:space="preserve">x 10 mm strips, </w:t>
      </w:r>
      <w:r w:rsidR="00931A13" w:rsidRPr="00DE3CD5">
        <w:rPr>
          <w:color w:val="000000"/>
        </w:rPr>
        <w:t>and then further</w:t>
      </w:r>
      <w:r w:rsidR="00D34875" w:rsidRPr="00DE3CD5">
        <w:rPr>
          <w:color w:val="000000"/>
        </w:rPr>
        <w:t xml:space="preserve"> </w:t>
      </w:r>
      <w:r w:rsidR="00477571" w:rsidRPr="00DE3CD5">
        <w:rPr>
          <w:color w:val="000000"/>
        </w:rPr>
        <w:t xml:space="preserve">cut into 1 </w:t>
      </w:r>
      <w:r w:rsidR="00E52DD9">
        <w:rPr>
          <w:color w:val="000000"/>
        </w:rPr>
        <w:t xml:space="preserve">mm </w:t>
      </w:r>
      <w:r w:rsidR="00477571" w:rsidRPr="00DE3CD5">
        <w:rPr>
          <w:color w:val="000000"/>
        </w:rPr>
        <w:t xml:space="preserve">x 1 </w:t>
      </w:r>
      <w:r w:rsidR="00E52DD9">
        <w:rPr>
          <w:color w:val="000000"/>
        </w:rPr>
        <w:t xml:space="preserve">mm </w:t>
      </w:r>
      <w:r w:rsidR="00477571" w:rsidRPr="00DE3CD5">
        <w:rPr>
          <w:color w:val="000000"/>
        </w:rPr>
        <w:t xml:space="preserve">x 1 mm small cubes using </w:t>
      </w:r>
      <w:r w:rsidR="00931A13" w:rsidRPr="00DE3CD5">
        <w:rPr>
          <w:color w:val="000000"/>
        </w:rPr>
        <w:t xml:space="preserve">a fine </w:t>
      </w:r>
      <w:r w:rsidR="00477571" w:rsidRPr="00DE3CD5">
        <w:rPr>
          <w:color w:val="000000"/>
        </w:rPr>
        <w:t>scalpel.</w:t>
      </w:r>
    </w:p>
    <w:p w14:paraId="02561AAF" w14:textId="77777777" w:rsidR="001871E0" w:rsidRPr="00DE3CD5" w:rsidRDefault="001871E0" w:rsidP="00666C2B">
      <w:pPr>
        <w:contextualSpacing/>
        <w:rPr>
          <w:color w:val="000000" w:themeColor="text1"/>
        </w:rPr>
      </w:pPr>
    </w:p>
    <w:p w14:paraId="70ADB86F" w14:textId="5266F818" w:rsidR="00A731C5" w:rsidRPr="00DE3CD5" w:rsidRDefault="00A731C5" w:rsidP="00666C2B">
      <w:pPr>
        <w:contextualSpacing/>
        <w:rPr>
          <w:color w:val="000000"/>
        </w:rPr>
      </w:pPr>
      <w:r w:rsidRPr="00E52DD9">
        <w:rPr>
          <w:b/>
          <w:bCs/>
          <w:color w:val="000000" w:themeColor="text1"/>
        </w:rPr>
        <w:t xml:space="preserve">Figure </w:t>
      </w:r>
      <w:r w:rsidR="002D6F8F" w:rsidRPr="00E52DD9">
        <w:rPr>
          <w:b/>
          <w:bCs/>
          <w:color w:val="000000" w:themeColor="text1"/>
        </w:rPr>
        <w:t>3</w:t>
      </w:r>
      <w:r w:rsidRPr="00E52DD9">
        <w:rPr>
          <w:b/>
          <w:bCs/>
          <w:color w:val="000000" w:themeColor="text1"/>
        </w:rPr>
        <w:t xml:space="preserve">: </w:t>
      </w:r>
      <w:proofErr w:type="gramStart"/>
      <w:r w:rsidR="00931A13" w:rsidRPr="00E52DD9">
        <w:rPr>
          <w:b/>
          <w:bCs/>
          <w:color w:val="000000"/>
        </w:rPr>
        <w:t>Auto-grafting</w:t>
      </w:r>
      <w:proofErr w:type="gramEnd"/>
      <w:r w:rsidR="00931A13" w:rsidRPr="00E52DD9">
        <w:rPr>
          <w:b/>
          <w:bCs/>
          <w:color w:val="000000"/>
        </w:rPr>
        <w:t xml:space="preserve"> of ovarian cortical fragments</w:t>
      </w:r>
      <w:r w:rsidR="00E52DD9" w:rsidRPr="00E52DD9">
        <w:rPr>
          <w:b/>
          <w:bCs/>
          <w:color w:val="000000"/>
        </w:rPr>
        <w:t>.</w:t>
      </w:r>
      <w:r w:rsidR="00E52DD9">
        <w:rPr>
          <w:color w:val="000000"/>
        </w:rPr>
        <w:t xml:space="preserve"> </w:t>
      </w:r>
      <w:r w:rsidRPr="00DE3CD5">
        <w:rPr>
          <w:color w:val="000000" w:themeColor="text1"/>
        </w:rPr>
        <w:t>(</w:t>
      </w:r>
      <w:r w:rsidRPr="00E52DD9">
        <w:rPr>
          <w:b/>
          <w:bCs/>
          <w:color w:val="000000" w:themeColor="text1"/>
        </w:rPr>
        <w:t>A</w:t>
      </w:r>
      <w:r w:rsidRPr="00DE3CD5">
        <w:rPr>
          <w:color w:val="000000" w:themeColor="text1"/>
        </w:rPr>
        <w:t xml:space="preserve">) Before loading cubes, </w:t>
      </w:r>
      <w:r w:rsidR="006F11A6" w:rsidRPr="00DE3CD5">
        <w:rPr>
          <w:color w:val="000000"/>
        </w:rPr>
        <w:t>100-200 μ</w:t>
      </w:r>
      <w:r w:rsidR="00E52DD9">
        <w:rPr>
          <w:color w:val="000000"/>
        </w:rPr>
        <w:t xml:space="preserve">L </w:t>
      </w:r>
      <w:r w:rsidR="006F11A6" w:rsidRPr="00DE3CD5">
        <w:rPr>
          <w:color w:val="000000"/>
        </w:rPr>
        <w:t xml:space="preserve">of </w:t>
      </w:r>
      <w:proofErr w:type="spellStart"/>
      <w:r w:rsidR="006F11A6" w:rsidRPr="00DE3CD5">
        <w:rPr>
          <w:color w:val="000000"/>
        </w:rPr>
        <w:t>mHTF</w:t>
      </w:r>
      <w:proofErr w:type="spellEnd"/>
      <w:r w:rsidR="006F11A6" w:rsidRPr="00DE3CD5">
        <w:rPr>
          <w:color w:val="000000"/>
        </w:rPr>
        <w:t xml:space="preserve"> is aspirated to fill the tip of </w:t>
      </w:r>
      <w:r w:rsidR="00EA1B7D" w:rsidRPr="00DE3CD5">
        <w:rPr>
          <w:color w:val="000000"/>
        </w:rPr>
        <w:t xml:space="preserve">the </w:t>
      </w:r>
      <w:r w:rsidR="006F11A6" w:rsidRPr="00DE3CD5">
        <w:rPr>
          <w:color w:val="000000"/>
        </w:rPr>
        <w:t xml:space="preserve">IVA cannula to avoid the cortical cubes from drying out during loading </w:t>
      </w:r>
      <w:r w:rsidRPr="00DE3CD5">
        <w:rPr>
          <w:color w:val="000000"/>
        </w:rPr>
        <w:t>(</w:t>
      </w:r>
      <w:r w:rsidRPr="00E52DD9">
        <w:rPr>
          <w:b/>
          <w:bCs/>
          <w:color w:val="000000"/>
        </w:rPr>
        <w:t>B</w:t>
      </w:r>
      <w:r w:rsidR="00605DBB" w:rsidRPr="00E52DD9">
        <w:rPr>
          <w:b/>
          <w:bCs/>
          <w:color w:val="000000"/>
        </w:rPr>
        <w:t>-</w:t>
      </w:r>
      <w:r w:rsidR="004B75F8" w:rsidRPr="00E52DD9">
        <w:rPr>
          <w:b/>
          <w:bCs/>
          <w:color w:val="000000"/>
        </w:rPr>
        <w:t>E</w:t>
      </w:r>
      <w:r w:rsidR="006170D3" w:rsidRPr="00DE3CD5">
        <w:rPr>
          <w:color w:val="000000"/>
        </w:rPr>
        <w:t>) Load</w:t>
      </w:r>
      <w:r w:rsidR="006337B8" w:rsidRPr="00DE3CD5">
        <w:rPr>
          <w:color w:val="000000"/>
        </w:rPr>
        <w:t>ing</w:t>
      </w:r>
      <w:r w:rsidR="006170D3" w:rsidRPr="00DE3CD5">
        <w:rPr>
          <w:color w:val="000000"/>
        </w:rPr>
        <w:t xml:space="preserve"> </w:t>
      </w:r>
      <w:r w:rsidR="006337B8" w:rsidRPr="00DE3CD5">
        <w:rPr>
          <w:color w:val="000000"/>
        </w:rPr>
        <w:t xml:space="preserve">ovarian cortical </w:t>
      </w:r>
      <w:r w:rsidR="006170D3" w:rsidRPr="00DE3CD5">
        <w:rPr>
          <w:color w:val="000000"/>
        </w:rPr>
        <w:t>cubes</w:t>
      </w:r>
      <w:r w:rsidRPr="00DE3CD5">
        <w:rPr>
          <w:color w:val="000000"/>
        </w:rPr>
        <w:t xml:space="preserve"> into the tip of </w:t>
      </w:r>
      <w:r w:rsidR="006337B8" w:rsidRPr="00DE3CD5">
        <w:rPr>
          <w:color w:val="000000"/>
        </w:rPr>
        <w:t xml:space="preserve">IVA </w:t>
      </w:r>
      <w:r w:rsidR="006F11A6" w:rsidRPr="00DE3CD5">
        <w:rPr>
          <w:color w:val="000000"/>
        </w:rPr>
        <w:t>cannula</w:t>
      </w:r>
      <w:r w:rsidRPr="00DE3CD5">
        <w:rPr>
          <w:color w:val="000000"/>
        </w:rPr>
        <w:t>.</w:t>
      </w:r>
      <w:r w:rsidR="00605DBB" w:rsidRPr="00DE3CD5">
        <w:rPr>
          <w:color w:val="000000"/>
        </w:rPr>
        <w:t xml:space="preserve"> </w:t>
      </w:r>
    </w:p>
    <w:p w14:paraId="53896E03" w14:textId="77777777" w:rsidR="00A731C5" w:rsidRPr="00DE3CD5" w:rsidRDefault="00A731C5" w:rsidP="00666C2B">
      <w:pPr>
        <w:contextualSpacing/>
        <w:rPr>
          <w:color w:val="000000" w:themeColor="text1"/>
        </w:rPr>
      </w:pPr>
    </w:p>
    <w:p w14:paraId="5A4E5450" w14:textId="236E7C32" w:rsidR="005E7BB6" w:rsidRPr="00DE3CD5" w:rsidRDefault="00827826" w:rsidP="00666C2B">
      <w:pPr>
        <w:contextualSpacing/>
        <w:rPr>
          <w:rFonts w:eastAsia="Calibri"/>
          <w:b/>
        </w:rPr>
      </w:pPr>
      <w:r w:rsidRPr="00DE3CD5">
        <w:rPr>
          <w:rFonts w:eastAsia="Calibri"/>
          <w:b/>
        </w:rPr>
        <w:t>DISCUSSION:</w:t>
      </w:r>
    </w:p>
    <w:p w14:paraId="7D5C2312" w14:textId="4A03D201" w:rsidR="00112CD8" w:rsidRPr="00DE3CD5" w:rsidRDefault="00387A4B" w:rsidP="00666C2B">
      <w:pPr>
        <w:contextualSpacing/>
      </w:pPr>
      <w:r w:rsidRPr="00DE3CD5">
        <w:rPr>
          <w:color w:val="000000"/>
        </w:rPr>
        <w:t>In this manuscript, we</w:t>
      </w:r>
      <w:r w:rsidR="009C760C" w:rsidRPr="00DE3CD5">
        <w:rPr>
          <w:color w:val="000000"/>
        </w:rPr>
        <w:t xml:space="preserve"> </w:t>
      </w:r>
      <w:r w:rsidR="005300EB" w:rsidRPr="00DE3CD5">
        <w:rPr>
          <w:color w:val="000000"/>
        </w:rPr>
        <w:t>showed</w:t>
      </w:r>
      <w:r w:rsidR="009C760C" w:rsidRPr="00DE3CD5">
        <w:rPr>
          <w:color w:val="000000"/>
        </w:rPr>
        <w:t xml:space="preserve"> </w:t>
      </w:r>
      <w:r w:rsidR="00E52DD9">
        <w:rPr>
          <w:color w:val="000000"/>
        </w:rPr>
        <w:t>a</w:t>
      </w:r>
      <w:r w:rsidR="009C760C" w:rsidRPr="00DE3CD5">
        <w:rPr>
          <w:color w:val="000000"/>
        </w:rPr>
        <w:t xml:space="preserve"> detail</w:t>
      </w:r>
      <w:r w:rsidR="00E52DD9">
        <w:rPr>
          <w:color w:val="000000"/>
        </w:rPr>
        <w:t>ed</w:t>
      </w:r>
      <w:r w:rsidR="009C760C" w:rsidRPr="00DE3CD5">
        <w:rPr>
          <w:color w:val="000000"/>
        </w:rPr>
        <w:t xml:space="preserve"> </w:t>
      </w:r>
      <w:r w:rsidR="005300EB" w:rsidRPr="00DE3CD5">
        <w:rPr>
          <w:color w:val="000000"/>
        </w:rPr>
        <w:t xml:space="preserve">laboratory </w:t>
      </w:r>
      <w:r w:rsidR="009C760C" w:rsidRPr="00DE3CD5">
        <w:rPr>
          <w:color w:val="000000"/>
        </w:rPr>
        <w:t>protoco</w:t>
      </w:r>
      <w:r w:rsidR="005F0601" w:rsidRPr="00DE3CD5">
        <w:rPr>
          <w:color w:val="000000"/>
        </w:rPr>
        <w:t>l</w:t>
      </w:r>
      <w:r w:rsidR="009C760C" w:rsidRPr="00DE3CD5">
        <w:rPr>
          <w:color w:val="000000"/>
        </w:rPr>
        <w:t xml:space="preserve"> for drug-free</w:t>
      </w:r>
      <w:r w:rsidRPr="00DE3CD5">
        <w:rPr>
          <w:color w:val="000000"/>
        </w:rPr>
        <w:t xml:space="preserve"> </w:t>
      </w:r>
      <w:r w:rsidR="009C760C" w:rsidRPr="00DE3CD5">
        <w:rPr>
          <w:color w:val="000000"/>
        </w:rPr>
        <w:t>IVA</w:t>
      </w:r>
      <w:r w:rsidR="00B9673C" w:rsidRPr="00DE3CD5">
        <w:rPr>
          <w:color w:val="000000"/>
        </w:rPr>
        <w:t xml:space="preserve">. </w:t>
      </w:r>
      <w:r w:rsidR="005300EB" w:rsidRPr="00DE3CD5">
        <w:rPr>
          <w:color w:val="000000"/>
        </w:rPr>
        <w:t xml:space="preserve">The drug-free IVA </w:t>
      </w:r>
      <w:r w:rsidR="00B9673C" w:rsidRPr="00DE3CD5">
        <w:rPr>
          <w:color w:val="000000"/>
        </w:rPr>
        <w:t>is a</w:t>
      </w:r>
      <w:r w:rsidR="005F0601" w:rsidRPr="00DE3CD5">
        <w:rPr>
          <w:color w:val="000000"/>
        </w:rPr>
        <w:t xml:space="preserve"> </w:t>
      </w:r>
      <w:r w:rsidR="00F66DA1" w:rsidRPr="00DE3CD5">
        <w:rPr>
          <w:color w:val="000000"/>
        </w:rPr>
        <w:t>new approach of</w:t>
      </w:r>
      <w:r w:rsidR="005F0601" w:rsidRPr="00DE3CD5">
        <w:rPr>
          <w:color w:val="000000"/>
        </w:rPr>
        <w:t xml:space="preserve"> infertility treatment for </w:t>
      </w:r>
      <w:r w:rsidR="003C58F2" w:rsidRPr="00DE3CD5">
        <w:rPr>
          <w:color w:val="000000"/>
        </w:rPr>
        <w:t>POR patient</w:t>
      </w:r>
      <w:r w:rsidR="005F0601" w:rsidRPr="00DE3CD5">
        <w:rPr>
          <w:color w:val="000000"/>
        </w:rPr>
        <w:t xml:space="preserve"> </w:t>
      </w:r>
      <w:r w:rsidR="005300EB" w:rsidRPr="00DE3CD5">
        <w:rPr>
          <w:color w:val="000000"/>
        </w:rPr>
        <w:t xml:space="preserve">with diminishing ovarian reserve </w:t>
      </w:r>
      <w:r w:rsidR="005F0601" w:rsidRPr="00DE3CD5">
        <w:rPr>
          <w:color w:val="000000"/>
        </w:rPr>
        <w:t>to promote secondary follicles</w:t>
      </w:r>
      <w:r w:rsidR="001F7DFD" w:rsidRPr="00DE3CD5">
        <w:rPr>
          <w:color w:val="000000"/>
        </w:rPr>
        <w:t xml:space="preserve"> growth</w:t>
      </w:r>
      <w:r w:rsidR="000C0FBB" w:rsidRPr="00DE3CD5">
        <w:rPr>
          <w:color w:val="000000"/>
        </w:rPr>
        <w:t>, resulting in</w:t>
      </w:r>
      <w:r w:rsidR="00F66DA1" w:rsidRPr="00DE3CD5">
        <w:rPr>
          <w:color w:val="000000"/>
        </w:rPr>
        <w:t xml:space="preserve"> </w:t>
      </w:r>
      <w:r w:rsidR="000C0FBB" w:rsidRPr="00DE3CD5">
        <w:rPr>
          <w:color w:val="000000"/>
        </w:rPr>
        <w:t xml:space="preserve">yielding </w:t>
      </w:r>
      <w:r w:rsidR="001F7DFD" w:rsidRPr="00DE3CD5">
        <w:rPr>
          <w:color w:val="000000"/>
        </w:rPr>
        <w:t xml:space="preserve">more mature oocytes </w:t>
      </w:r>
      <w:r w:rsidR="000C0FBB" w:rsidRPr="00DE3CD5">
        <w:rPr>
          <w:color w:val="000000"/>
        </w:rPr>
        <w:t xml:space="preserve">after ovarian </w:t>
      </w:r>
      <w:r w:rsidR="000C0FBB" w:rsidRPr="00DE3CD5">
        <w:rPr>
          <w:color w:val="000000"/>
        </w:rPr>
        <w:lastRenderedPageBreak/>
        <w:t>stimulation</w:t>
      </w:r>
      <w:r w:rsidR="00C924AE" w:rsidRPr="00DE3CD5">
        <w:rPr>
          <w:color w:val="000000"/>
        </w:rPr>
        <w:t xml:space="preserve"> and</w:t>
      </w:r>
      <w:r w:rsidR="001F7DFD" w:rsidRPr="00DE3CD5">
        <w:rPr>
          <w:color w:val="000000"/>
        </w:rPr>
        <w:t xml:space="preserve"> increas</w:t>
      </w:r>
      <w:r w:rsidR="000C0FBB" w:rsidRPr="00DE3CD5">
        <w:rPr>
          <w:color w:val="000000"/>
        </w:rPr>
        <w:t xml:space="preserve">ing in </w:t>
      </w:r>
      <w:r w:rsidR="001F7DFD" w:rsidRPr="00DE3CD5">
        <w:rPr>
          <w:color w:val="000000"/>
        </w:rPr>
        <w:t>successful pregnancy</w:t>
      </w:r>
      <w:r w:rsidR="00C2771A" w:rsidRPr="00DE3CD5">
        <w:rPr>
          <w:color w:val="000000"/>
        </w:rPr>
        <w:fldChar w:fldCharType="begin"/>
      </w:r>
      <w:r w:rsidR="00393657" w:rsidRPr="00DE3CD5">
        <w:rPr>
          <w:color w:val="000000"/>
        </w:rPr>
        <w:instrText xml:space="preserve"> ADDIN EN.CITE &lt;EndNote&gt;&lt;Cite&gt;&lt;Author&gt;Kawamura&lt;/Author&gt;&lt;Year&gt;2020&lt;/Year&gt;&lt;RecNum&gt;453&lt;/RecNum&gt;&lt;DisplayText&gt;&lt;style face="superscript"&gt;20&lt;/style&gt;&lt;/DisplayText&gt;&lt;record&gt;&lt;rec-number&gt;453&lt;/rec-number&gt;&lt;foreign-keys&gt;&lt;key app="EN" db-id="2xe5029vk9fe9pe5avdv5ff4wszps2v9wrfa" timestamp="1598427737" guid="596a7e27-a6dc-4b3f-ac75-4454ab07f11d"&gt;453&lt;/key&gt;&lt;/foreign-keys&gt;&lt;ref-type name="Journal Article"&gt;17&lt;/ref-type&gt;&lt;contributors&gt;&lt;authors&gt;&lt;author&gt;Kawamura, K.&lt;/author&gt;&lt;author&gt;Ishizuka, B.&lt;/author&gt;&lt;author&gt;Hsueh, A. J. W.&lt;/author&gt;&lt;/authors&gt;&lt;/contributors&gt;&lt;auth-address&gt;Advanced Reproduction Research Center, Department of Obstetrics and Gynecology, Narita Chiba 286-8686, Japan. Electronic address: kazuhironanami@gmail.com.&amp;#xD;Rose Ladies Clinic, Tokyo 158-0082, Japan.&amp;#xD;Department of Ob/Gyn, Stanford University School of Medicine, Stanford CA, USA.&lt;/auth-address&gt;&lt;titles&gt;&lt;title&gt;Drug-free in-vitro activation of follicles for infertility treatment in poor ovarian response patients with decreased ovarian reserve&lt;/title&gt;&lt;secondary-title&gt;Reprod Biomed Online&lt;/secondary-title&gt;&lt;/titles&gt;&lt;periodical&gt;&lt;full-title&gt;Reproductive Biomedicine Online&lt;/full-title&gt;&lt;abbr-1&gt;Reprod. Biomed. Online&lt;/abbr-1&gt;&lt;abbr-2&gt;Reprod Biomed Online&lt;/abbr-2&gt;&lt;/periodical&gt;&lt;pages&gt;245-253&lt;/pages&gt;&lt;volume&gt;40&lt;/volume&gt;&lt;number&gt;2&lt;/number&gt;&lt;edition&gt;2019/11/23&lt;/edition&gt;&lt;keywords&gt;&lt;keyword&gt;Follicles&lt;/keyword&gt;&lt;keyword&gt;Hippo signalling&lt;/keyword&gt;&lt;keyword&gt;In-vitro activation&lt;/keyword&gt;&lt;keyword&gt;Infertility&lt;/keyword&gt;&lt;keyword&gt;Oocyte&lt;/keyword&gt;&lt;keyword&gt;Ovary&lt;/keyword&gt;&lt;/keywords&gt;&lt;dates&gt;&lt;year&gt;2020&lt;/year&gt;&lt;pub-dates&gt;&lt;date&gt;Feb&lt;/date&gt;&lt;/pub-dates&gt;&lt;/dates&gt;&lt;isbn&gt;1472-6483&lt;/isbn&gt;&lt;accession-num&gt;31753712&lt;/accession-num&gt;&lt;urls&gt;&lt;/urls&gt;&lt;electronic-resource-num&gt;10.1016/j.rbmo.2019.09.007&lt;/electronic-resource-num&gt;&lt;remote-database-provider&gt;NLM&lt;/remote-database-provider&gt;&lt;language&gt;eng&lt;/language&gt;&lt;/record&gt;&lt;/Cite&gt;&lt;/EndNote&gt;</w:instrText>
      </w:r>
      <w:r w:rsidR="00C2771A" w:rsidRPr="00DE3CD5">
        <w:rPr>
          <w:color w:val="000000"/>
        </w:rPr>
        <w:fldChar w:fldCharType="separate"/>
      </w:r>
      <w:r w:rsidR="00DD5DF8" w:rsidRPr="00DE3CD5">
        <w:rPr>
          <w:noProof/>
          <w:color w:val="000000"/>
          <w:vertAlign w:val="superscript"/>
        </w:rPr>
        <w:t>20</w:t>
      </w:r>
      <w:r w:rsidR="00C2771A" w:rsidRPr="00DE3CD5">
        <w:rPr>
          <w:color w:val="000000"/>
        </w:rPr>
        <w:fldChar w:fldCharType="end"/>
      </w:r>
      <w:r w:rsidR="001F7DFD" w:rsidRPr="00DE3CD5">
        <w:rPr>
          <w:color w:val="000000"/>
        </w:rPr>
        <w:t>.</w:t>
      </w:r>
      <w:r w:rsidR="00D95B9A" w:rsidRPr="00DE3CD5">
        <w:rPr>
          <w:rFonts w:eastAsia="Calibri"/>
          <w:color w:val="000000" w:themeColor="text1"/>
        </w:rPr>
        <w:t xml:space="preserve"> </w:t>
      </w:r>
      <w:r w:rsidR="00847178" w:rsidRPr="00DE3CD5">
        <w:rPr>
          <w:rFonts w:eastAsia="Calibri"/>
          <w:color w:val="000000" w:themeColor="text1"/>
        </w:rPr>
        <w:t>In 1</w:t>
      </w:r>
      <w:r w:rsidR="00112CD8" w:rsidRPr="00DE3CD5">
        <w:rPr>
          <w:rFonts w:eastAsia="Calibri"/>
          <w:color w:val="000000" w:themeColor="text1"/>
        </w:rPr>
        <w:t>5</w:t>
      </w:r>
      <w:r w:rsidR="00847178" w:rsidRPr="00DE3CD5">
        <w:rPr>
          <w:rFonts w:eastAsia="Calibri"/>
          <w:color w:val="000000" w:themeColor="text1"/>
        </w:rPr>
        <w:t xml:space="preserve"> POR patients with diminishing ovarian reserve, </w:t>
      </w:r>
      <w:r w:rsidR="00112CD8" w:rsidRPr="00DE3CD5">
        <w:rPr>
          <w:rFonts w:eastAsia="Calibri"/>
          <w:color w:val="000000" w:themeColor="text1"/>
        </w:rPr>
        <w:t>this approach achieved one spontaneous pregnancy, in vitro fertilization-embryo transfer allowed four live births, together with one ongoing pregnancy</w:t>
      </w:r>
      <w:r w:rsidR="00950A50" w:rsidRPr="00DE3CD5">
        <w:rPr>
          <w:rFonts w:eastAsia="Calibri"/>
          <w:color w:val="000000" w:themeColor="text1"/>
        </w:rPr>
        <w:fldChar w:fldCharType="begin"/>
      </w:r>
      <w:r w:rsidR="00393657" w:rsidRPr="00DE3CD5">
        <w:rPr>
          <w:rFonts w:eastAsia="Calibri"/>
          <w:color w:val="000000" w:themeColor="text1"/>
        </w:rPr>
        <w:instrText xml:space="preserve"> ADDIN EN.CITE &lt;EndNote&gt;&lt;Cite&gt;&lt;Author&gt;Tanaka&lt;/Author&gt;&lt;Year&gt;2020&lt;/Year&gt;&lt;RecNum&gt;469&lt;/RecNum&gt;&lt;DisplayText&gt;&lt;style face="superscript"&gt;19&lt;/style&gt;&lt;/DisplayText&gt;&lt;record&gt;&lt;rec-number&gt;469&lt;/rec-number&gt;&lt;foreign-keys&gt;&lt;key app="EN" db-id="2xe5029vk9fe9pe5avdv5ff4wszps2v9wrfa" timestamp="1600059180" guid="1869063a-320c-4532-a9e8-1fff4ca21d12"&gt;469&lt;/key&gt;&lt;/foreign-keys&gt;&lt;ref-type name="Journal Article"&gt;17&lt;/ref-type&gt;&lt;contributors&gt;&lt;authors&gt;&lt;author&gt;Tanaka, Y.&lt;/author&gt;&lt;author&gt;Hsueh, A. J.&lt;/author&gt;&lt;author&gt;Kawamura, K.&lt;/author&gt;&lt;/authors&gt;&lt;/contributors&gt;&lt;auth-address&gt;Department of Obstetrics and Gynecology, International University School of Medicine, Chiba, Japan.&amp;#xD;Department of Obstetrics and Gynecology, Stanford University School of Medicine, Stanford, California.&amp;#xD;Department of Obstetrics and Gynecology, International University School of Medicine, Chiba, Japan; Department of Obstetrics and Gynecology, Stanford University School of Medicine, Stanford, California. Electronic address: kazuhironanami@gmail.com.&lt;/auth-address&gt;&lt;titles&gt;&lt;title&gt;Surgical approaches of drug-free in vitro activation and laparoscopic ovarian incision to treat patients with ovarian infertility&lt;/title&gt;&lt;secondary-title&gt;Fertil Steril&lt;/secondary-title&gt;&lt;/titles&gt;&lt;periodical&gt;&lt;full-title&gt;Fertility and Sterility&lt;/full-title&gt;&lt;abbr-1&gt;Fertil. Steril.&lt;/abbr-1&gt;&lt;abbr-2&gt;Fertil Steril&lt;/abbr-2&gt;&lt;abbr-3&gt;Fertility &amp;amp; Sterility&lt;/abbr-3&gt;&lt;/periodical&gt;&lt;edition&gt;2020/09/11&lt;/edition&gt;&lt;keywords&gt;&lt;keyword&gt;Hippo signaling&lt;/keyword&gt;&lt;keyword&gt;Ovary&lt;/keyword&gt;&lt;keyword&gt;follicle activation&lt;/keyword&gt;&lt;keyword&gt;infertility&lt;/keyword&gt;&lt;keyword&gt;laparoscopic surgery&lt;/keyword&gt;&lt;/keywords&gt;&lt;dates&gt;&lt;year&gt;2020&lt;/year&gt;&lt;pub-dates&gt;&lt;date&gt;Sep 6&lt;/date&gt;&lt;/pub-dates&gt;&lt;/dates&gt;&lt;isbn&gt;0015-0282&lt;/isbn&gt;&lt;accession-num&gt;32907748&lt;/accession-num&gt;&lt;urls&gt;&lt;/urls&gt;&lt;electronic-resource-num&gt;10.1016/j.fertnstert.2020.07.029&lt;/electronic-resource-num&gt;&lt;remote-database-provider&gt;NLM&lt;/remote-database-provider&gt;&lt;language&gt;eng&lt;/language&gt;&lt;/record&gt;&lt;/Cite&gt;&lt;/EndNote&gt;</w:instrText>
      </w:r>
      <w:r w:rsidR="00950A50" w:rsidRPr="00DE3CD5">
        <w:rPr>
          <w:rFonts w:eastAsia="Calibri"/>
          <w:color w:val="000000" w:themeColor="text1"/>
        </w:rPr>
        <w:fldChar w:fldCharType="separate"/>
      </w:r>
      <w:r w:rsidR="00DD5DF8" w:rsidRPr="00DE3CD5">
        <w:rPr>
          <w:rFonts w:eastAsia="Calibri"/>
          <w:noProof/>
          <w:color w:val="000000" w:themeColor="text1"/>
          <w:vertAlign w:val="superscript"/>
        </w:rPr>
        <w:t>19</w:t>
      </w:r>
      <w:r w:rsidR="00950A50" w:rsidRPr="00DE3CD5">
        <w:rPr>
          <w:rFonts w:eastAsia="Calibri"/>
          <w:color w:val="000000" w:themeColor="text1"/>
        </w:rPr>
        <w:fldChar w:fldCharType="end"/>
      </w:r>
      <w:r w:rsidR="00112CD8" w:rsidRPr="00DE3CD5">
        <w:t>.</w:t>
      </w:r>
    </w:p>
    <w:p w14:paraId="4CBBFDB0" w14:textId="77777777" w:rsidR="00E52DD9" w:rsidRDefault="00E52DD9" w:rsidP="00666C2B">
      <w:pPr>
        <w:contextualSpacing/>
        <w:rPr>
          <w:color w:val="000000"/>
        </w:rPr>
      </w:pPr>
    </w:p>
    <w:p w14:paraId="6178D946" w14:textId="726CA327" w:rsidR="007F0E8F" w:rsidRPr="00DE3CD5" w:rsidRDefault="0039018F" w:rsidP="00666C2B">
      <w:pPr>
        <w:contextualSpacing/>
        <w:rPr>
          <w:color w:val="000000"/>
        </w:rPr>
      </w:pPr>
      <w:r w:rsidRPr="00DE3CD5">
        <w:rPr>
          <w:color w:val="000000"/>
        </w:rPr>
        <w:t xml:space="preserve">For </w:t>
      </w:r>
      <w:r w:rsidR="000C0FBB" w:rsidRPr="00DE3CD5">
        <w:rPr>
          <w:color w:val="000000"/>
        </w:rPr>
        <w:t xml:space="preserve">preparation of </w:t>
      </w:r>
      <w:r w:rsidR="00CA5722" w:rsidRPr="00DE3CD5">
        <w:rPr>
          <w:color w:val="000000"/>
        </w:rPr>
        <w:t xml:space="preserve">grafting </w:t>
      </w:r>
      <w:r w:rsidR="000C0FBB" w:rsidRPr="00DE3CD5">
        <w:rPr>
          <w:color w:val="000000"/>
        </w:rPr>
        <w:t>ovarian cortex</w:t>
      </w:r>
      <w:r w:rsidRPr="00DE3CD5">
        <w:rPr>
          <w:color w:val="000000"/>
        </w:rPr>
        <w:t xml:space="preserve">, medulla </w:t>
      </w:r>
      <w:r w:rsidR="00CA5722" w:rsidRPr="00DE3CD5">
        <w:rPr>
          <w:color w:val="000000"/>
        </w:rPr>
        <w:t>tissue was removed using a</w:t>
      </w:r>
      <w:r w:rsidRPr="00DE3CD5">
        <w:rPr>
          <w:color w:val="000000"/>
        </w:rPr>
        <w:t xml:space="preserve"> micro-scissors </w:t>
      </w:r>
      <w:r w:rsidR="00CA5722" w:rsidRPr="00DE3CD5">
        <w:rPr>
          <w:color w:val="000000"/>
        </w:rPr>
        <w:t xml:space="preserve">with </w:t>
      </w:r>
      <w:r w:rsidRPr="00DE3CD5">
        <w:rPr>
          <w:color w:val="000000"/>
        </w:rPr>
        <w:t>1-2 mm</w:t>
      </w:r>
      <w:r w:rsidR="00CA5722" w:rsidRPr="00DE3CD5">
        <w:rPr>
          <w:color w:val="000000"/>
        </w:rPr>
        <w:t xml:space="preserve"> of thickness</w:t>
      </w:r>
      <w:r w:rsidRPr="00DE3CD5">
        <w:rPr>
          <w:color w:val="000000"/>
        </w:rPr>
        <w:t>.</w:t>
      </w:r>
      <w:r w:rsidR="009951E6" w:rsidRPr="00DE3CD5">
        <w:rPr>
          <w:color w:val="000000"/>
        </w:rPr>
        <w:t xml:space="preserve"> Previously</w:t>
      </w:r>
      <w:r w:rsidR="00CA5722" w:rsidRPr="00DE3CD5">
        <w:rPr>
          <w:color w:val="000000"/>
        </w:rPr>
        <w:t>,</w:t>
      </w:r>
      <w:r w:rsidR="009951E6" w:rsidRPr="00DE3CD5">
        <w:rPr>
          <w:color w:val="000000"/>
        </w:rPr>
        <w:t xml:space="preserve"> </w:t>
      </w:r>
      <w:r w:rsidR="00CA5722" w:rsidRPr="00DE3CD5">
        <w:rPr>
          <w:color w:val="000000"/>
        </w:rPr>
        <w:t xml:space="preserve">we demonstrated that </w:t>
      </w:r>
      <w:r w:rsidRPr="00DE3CD5">
        <w:rPr>
          <w:color w:val="000000"/>
        </w:rPr>
        <w:t>primordial</w:t>
      </w:r>
      <w:r w:rsidR="009951E6" w:rsidRPr="00DE3CD5">
        <w:rPr>
          <w:color w:val="000000"/>
        </w:rPr>
        <w:t xml:space="preserve">, </w:t>
      </w:r>
      <w:proofErr w:type="gramStart"/>
      <w:r w:rsidR="009951E6" w:rsidRPr="00DE3CD5">
        <w:rPr>
          <w:color w:val="000000"/>
        </w:rPr>
        <w:t>primary</w:t>
      </w:r>
      <w:proofErr w:type="gramEnd"/>
      <w:r w:rsidR="009951E6" w:rsidRPr="00DE3CD5">
        <w:rPr>
          <w:color w:val="000000"/>
        </w:rPr>
        <w:t xml:space="preserve"> and majority of secondary follicles we</w:t>
      </w:r>
      <w:r w:rsidRPr="00DE3CD5">
        <w:rPr>
          <w:color w:val="000000"/>
        </w:rPr>
        <w:t xml:space="preserve">re located within 1 mm </w:t>
      </w:r>
      <w:r w:rsidR="00CA5722" w:rsidRPr="00DE3CD5">
        <w:rPr>
          <w:color w:val="000000"/>
        </w:rPr>
        <w:t xml:space="preserve">thickness </w:t>
      </w:r>
      <w:r w:rsidRPr="00DE3CD5">
        <w:rPr>
          <w:color w:val="000000"/>
        </w:rPr>
        <w:t xml:space="preserve">from the surface of </w:t>
      </w:r>
      <w:r w:rsidR="00CA5722" w:rsidRPr="00DE3CD5">
        <w:rPr>
          <w:color w:val="000000"/>
        </w:rPr>
        <w:t xml:space="preserve">ovarian </w:t>
      </w:r>
      <w:r w:rsidRPr="00DE3CD5">
        <w:rPr>
          <w:color w:val="000000"/>
        </w:rPr>
        <w:t>cortex</w:t>
      </w:r>
      <w:r w:rsidR="009951E6" w:rsidRPr="00DE3CD5">
        <w:rPr>
          <w:color w:val="000000"/>
        </w:rPr>
        <w:t xml:space="preserve"> in the patients with normal ovarian </w:t>
      </w:r>
      <w:r w:rsidR="00CA5722" w:rsidRPr="00DE3CD5">
        <w:rPr>
          <w:color w:val="000000"/>
        </w:rPr>
        <w:t>reserve</w:t>
      </w:r>
      <w:r w:rsidR="00D403EA" w:rsidRPr="00DE3CD5">
        <w:rPr>
          <w:color w:val="000000"/>
        </w:rPr>
        <w:fldChar w:fldCharType="begin">
          <w:fldData xml:space="preserve">PEVuZE5vdGU+PENpdGU+PEF1dGhvcj5IYWlubzwvQXV0aG9yPjxZZWFyPjIwMTg8L1llYXI+PFJl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rPr>
          <w:color w:val="000000"/>
        </w:rPr>
        <w:instrText xml:space="preserve"> ADDIN EN.CITE </w:instrText>
      </w:r>
      <w:r w:rsidR="00393657" w:rsidRPr="00DE3CD5">
        <w:rPr>
          <w:color w:val="000000"/>
        </w:rPr>
        <w:fldChar w:fldCharType="begin">
          <w:fldData xml:space="preserve">PEVuZE5vdGU+PENpdGU+PEF1dGhvcj5IYWlubzwvQXV0aG9yPjxZZWFyPjIwMTg8L1llYXI+PFJl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rPr>
          <w:color w:val="000000"/>
        </w:rPr>
        <w:instrText xml:space="preserve"> ADDIN EN.CITE.DATA </w:instrText>
      </w:r>
      <w:r w:rsidR="00393657" w:rsidRPr="00DE3CD5">
        <w:rPr>
          <w:color w:val="000000"/>
        </w:rPr>
      </w:r>
      <w:r w:rsidR="00393657" w:rsidRPr="00DE3CD5">
        <w:rPr>
          <w:color w:val="000000"/>
        </w:rPr>
        <w:fldChar w:fldCharType="end"/>
      </w:r>
      <w:r w:rsidR="00D403EA" w:rsidRPr="00DE3CD5">
        <w:rPr>
          <w:color w:val="000000"/>
        </w:rPr>
      </w:r>
      <w:r w:rsidR="00D403EA" w:rsidRPr="00DE3CD5">
        <w:rPr>
          <w:color w:val="000000"/>
        </w:rPr>
        <w:fldChar w:fldCharType="separate"/>
      </w:r>
      <w:r w:rsidR="00DD5DF8" w:rsidRPr="00DE3CD5">
        <w:rPr>
          <w:noProof/>
          <w:color w:val="000000"/>
          <w:vertAlign w:val="superscript"/>
        </w:rPr>
        <w:t>21</w:t>
      </w:r>
      <w:r w:rsidR="00D403EA" w:rsidRPr="00DE3CD5">
        <w:rPr>
          <w:color w:val="000000"/>
        </w:rPr>
        <w:fldChar w:fldCharType="end"/>
      </w:r>
      <w:r w:rsidR="00D403EA" w:rsidRPr="00DE3CD5">
        <w:rPr>
          <w:color w:val="000000"/>
        </w:rPr>
        <w:t>.</w:t>
      </w:r>
      <w:r w:rsidR="00B932CB" w:rsidRPr="00DE3CD5">
        <w:rPr>
          <w:color w:val="000000"/>
        </w:rPr>
        <w:t xml:space="preserve"> </w:t>
      </w:r>
      <w:r w:rsidR="00CA5722" w:rsidRPr="00DE3CD5">
        <w:rPr>
          <w:color w:val="000000"/>
        </w:rPr>
        <w:t xml:space="preserve">In POI patients, we found that </w:t>
      </w:r>
      <w:r w:rsidR="002C2AF7" w:rsidRPr="00DE3CD5">
        <w:rPr>
          <w:color w:val="000000"/>
        </w:rPr>
        <w:t xml:space="preserve">secondary follicles were located </w:t>
      </w:r>
      <w:r w:rsidR="00A731C5" w:rsidRPr="00DE3CD5">
        <w:rPr>
          <w:color w:val="000000"/>
        </w:rPr>
        <w:t>deeper</w:t>
      </w:r>
      <w:r w:rsidR="002C2AF7" w:rsidRPr="00DE3CD5">
        <w:rPr>
          <w:color w:val="000000"/>
        </w:rPr>
        <w:t xml:space="preserve"> than 1 mm </w:t>
      </w:r>
      <w:r w:rsidR="00CA5722" w:rsidRPr="00DE3CD5">
        <w:rPr>
          <w:color w:val="000000"/>
        </w:rPr>
        <w:t xml:space="preserve">but within 2 mm </w:t>
      </w:r>
      <w:r w:rsidR="002C2AF7" w:rsidRPr="00DE3CD5">
        <w:rPr>
          <w:color w:val="000000"/>
        </w:rPr>
        <w:t xml:space="preserve">from </w:t>
      </w:r>
      <w:r w:rsidR="00CA5722" w:rsidRPr="00DE3CD5">
        <w:rPr>
          <w:color w:val="000000"/>
        </w:rPr>
        <w:t xml:space="preserve">the </w:t>
      </w:r>
      <w:r w:rsidR="002C2AF7" w:rsidRPr="00DE3CD5">
        <w:rPr>
          <w:color w:val="000000"/>
        </w:rPr>
        <w:t>surface</w:t>
      </w:r>
      <w:r w:rsidR="009951E6" w:rsidRPr="00DE3CD5">
        <w:rPr>
          <w:color w:val="000000"/>
        </w:rPr>
        <w:t xml:space="preserve"> </w:t>
      </w:r>
      <w:r w:rsidR="00CA5722" w:rsidRPr="00DE3CD5">
        <w:rPr>
          <w:color w:val="000000"/>
        </w:rPr>
        <w:t>of ovarian cortex</w:t>
      </w:r>
      <w:r w:rsidR="00CF0AA4" w:rsidRPr="00DE3CD5">
        <w:rPr>
          <w:color w:val="000000"/>
        </w:rPr>
        <w:fldChar w:fldCharType="begin">
          <w:fldData xml:space="preserve">PEVuZE5vdGU+PENpdGU+PEF1dGhvcj5IYWlubzwvQXV0aG9yPjxZZWFyPjIwMTg8L1llYXI+PFJl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rPr>
          <w:color w:val="000000"/>
        </w:rPr>
        <w:instrText xml:space="preserve"> ADDIN EN.CITE </w:instrText>
      </w:r>
      <w:r w:rsidR="00393657" w:rsidRPr="00DE3CD5">
        <w:rPr>
          <w:color w:val="000000"/>
        </w:rPr>
        <w:fldChar w:fldCharType="begin">
          <w:fldData xml:space="preserve">PEVuZE5vdGU+PENpdGU+PEF1dGhvcj5IYWlubzwvQXV0aG9yPjxZZWFyPjIwMTg8L1llYXI+PFJl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rPr>
          <w:color w:val="000000"/>
        </w:rPr>
        <w:instrText xml:space="preserve"> ADDIN EN.CITE.DATA </w:instrText>
      </w:r>
      <w:r w:rsidR="00393657" w:rsidRPr="00DE3CD5">
        <w:rPr>
          <w:color w:val="000000"/>
        </w:rPr>
      </w:r>
      <w:r w:rsidR="00393657" w:rsidRPr="00DE3CD5">
        <w:rPr>
          <w:color w:val="000000"/>
        </w:rPr>
        <w:fldChar w:fldCharType="end"/>
      </w:r>
      <w:r w:rsidR="00CF0AA4" w:rsidRPr="00DE3CD5">
        <w:rPr>
          <w:color w:val="000000"/>
        </w:rPr>
      </w:r>
      <w:r w:rsidR="00CF0AA4" w:rsidRPr="00DE3CD5">
        <w:rPr>
          <w:color w:val="000000"/>
        </w:rPr>
        <w:fldChar w:fldCharType="separate"/>
      </w:r>
      <w:r w:rsidR="00DD5DF8" w:rsidRPr="00DE3CD5">
        <w:rPr>
          <w:noProof/>
          <w:color w:val="000000"/>
          <w:vertAlign w:val="superscript"/>
        </w:rPr>
        <w:t>21</w:t>
      </w:r>
      <w:r w:rsidR="00CF0AA4" w:rsidRPr="00DE3CD5">
        <w:rPr>
          <w:color w:val="000000"/>
        </w:rPr>
        <w:fldChar w:fldCharType="end"/>
      </w:r>
      <w:r w:rsidR="002C2AF7" w:rsidRPr="00DE3CD5">
        <w:rPr>
          <w:color w:val="000000"/>
        </w:rPr>
        <w:t>.</w:t>
      </w:r>
      <w:r w:rsidR="009958FB" w:rsidRPr="00DE3CD5">
        <w:rPr>
          <w:color w:val="000000"/>
        </w:rPr>
        <w:t xml:space="preserve"> </w:t>
      </w:r>
      <w:r w:rsidR="00FF510C" w:rsidRPr="00DE3CD5">
        <w:rPr>
          <w:color w:val="000000"/>
        </w:rPr>
        <w:t>Antral follicles are known to locate in medulla tissues</w:t>
      </w:r>
      <w:r w:rsidR="005E17B8" w:rsidRPr="00DE3CD5">
        <w:rPr>
          <w:color w:val="000000"/>
        </w:rPr>
        <w:fldChar w:fldCharType="begin">
          <w:fldData xml:space="preserve">PEVuZE5vdGU+PENpdGU+PEF1dGhvcj5IYWlubzwvQXV0aG9yPjxZZWFyPjIwMTg8L1llYXI+PFJl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rPr>
          <w:color w:val="000000"/>
        </w:rPr>
        <w:instrText xml:space="preserve"> ADDIN EN.CITE </w:instrText>
      </w:r>
      <w:r w:rsidR="00393657" w:rsidRPr="00DE3CD5">
        <w:rPr>
          <w:color w:val="000000"/>
        </w:rPr>
        <w:fldChar w:fldCharType="begin">
          <w:fldData xml:space="preserve">PEVuZE5vdGU+PENpdGU+PEF1dGhvcj5IYWlubzwvQXV0aG9yPjxZZWFyPjIwMTg8L1llYXI+PFJl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rPr>
          <w:color w:val="000000"/>
        </w:rPr>
        <w:instrText xml:space="preserve"> ADDIN EN.CITE.DATA </w:instrText>
      </w:r>
      <w:r w:rsidR="00393657" w:rsidRPr="00DE3CD5">
        <w:rPr>
          <w:color w:val="000000"/>
        </w:rPr>
      </w:r>
      <w:r w:rsidR="00393657" w:rsidRPr="00DE3CD5">
        <w:rPr>
          <w:color w:val="000000"/>
        </w:rPr>
        <w:fldChar w:fldCharType="end"/>
      </w:r>
      <w:r w:rsidR="005E17B8" w:rsidRPr="00DE3CD5">
        <w:rPr>
          <w:color w:val="000000"/>
        </w:rPr>
      </w:r>
      <w:r w:rsidR="005E17B8" w:rsidRPr="00DE3CD5">
        <w:rPr>
          <w:color w:val="000000"/>
        </w:rPr>
        <w:fldChar w:fldCharType="separate"/>
      </w:r>
      <w:r w:rsidR="00DD5DF8" w:rsidRPr="00DE3CD5">
        <w:rPr>
          <w:noProof/>
          <w:color w:val="000000"/>
          <w:vertAlign w:val="superscript"/>
        </w:rPr>
        <w:t>21</w:t>
      </w:r>
      <w:r w:rsidR="005E17B8" w:rsidRPr="00DE3CD5">
        <w:rPr>
          <w:color w:val="000000"/>
        </w:rPr>
        <w:fldChar w:fldCharType="end"/>
      </w:r>
      <w:r w:rsidR="00FF510C" w:rsidRPr="00DE3CD5">
        <w:rPr>
          <w:color w:val="000000"/>
        </w:rPr>
        <w:t>,</w:t>
      </w:r>
      <w:r w:rsidR="005E17B8" w:rsidRPr="00DE3CD5">
        <w:rPr>
          <w:color w:val="000000"/>
        </w:rPr>
        <w:t xml:space="preserve"> </w:t>
      </w:r>
      <w:r w:rsidR="00FF510C" w:rsidRPr="00DE3CD5">
        <w:rPr>
          <w:color w:val="000000"/>
        </w:rPr>
        <w:t xml:space="preserve">but </w:t>
      </w:r>
      <w:r w:rsidR="009958FB" w:rsidRPr="00DE3CD5">
        <w:rPr>
          <w:color w:val="000000"/>
        </w:rPr>
        <w:t xml:space="preserve">no follicle </w:t>
      </w:r>
      <w:r w:rsidR="00FF510C" w:rsidRPr="00DE3CD5">
        <w:rPr>
          <w:color w:val="000000"/>
        </w:rPr>
        <w:t>was</w:t>
      </w:r>
      <w:r w:rsidR="009958FB" w:rsidRPr="00DE3CD5">
        <w:rPr>
          <w:color w:val="000000"/>
        </w:rPr>
        <w:t xml:space="preserve"> </w:t>
      </w:r>
      <w:r w:rsidR="00FF510C" w:rsidRPr="00DE3CD5">
        <w:rPr>
          <w:color w:val="000000"/>
        </w:rPr>
        <w:t xml:space="preserve">found </w:t>
      </w:r>
      <w:r w:rsidR="009958FB" w:rsidRPr="00DE3CD5">
        <w:rPr>
          <w:color w:val="000000"/>
        </w:rPr>
        <w:t xml:space="preserve">in </w:t>
      </w:r>
      <w:r w:rsidR="00455568" w:rsidRPr="00DE3CD5">
        <w:rPr>
          <w:color w:val="000000"/>
        </w:rPr>
        <w:t>medulla tissues</w:t>
      </w:r>
      <w:r w:rsidR="00FF510C" w:rsidRPr="00DE3CD5">
        <w:rPr>
          <w:color w:val="000000"/>
        </w:rPr>
        <w:t xml:space="preserve"> in POI patients</w:t>
      </w:r>
      <w:r w:rsidR="006926DC" w:rsidRPr="00DE3CD5">
        <w:rPr>
          <w:color w:val="000000"/>
        </w:rPr>
        <w:fldChar w:fldCharType="begin">
          <w:fldData xml:space="preserve">PEVuZE5vdGU+PENpdGU+PEF1dGhvcj5IYWlubzwvQXV0aG9yPjxZZWFyPjIwMTg8L1llYXI+PFJl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rPr>
          <w:color w:val="000000"/>
        </w:rPr>
        <w:instrText xml:space="preserve"> ADDIN EN.CITE </w:instrText>
      </w:r>
      <w:r w:rsidR="00393657" w:rsidRPr="00DE3CD5">
        <w:rPr>
          <w:color w:val="000000"/>
        </w:rPr>
        <w:fldChar w:fldCharType="begin">
          <w:fldData xml:space="preserve">PEVuZE5vdGU+PENpdGU+PEF1dGhvcj5IYWlubzwvQXV0aG9yPjxZZWFyPjIwMTg8L1llYXI+PFJl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</w:fldData>
        </w:fldChar>
      </w:r>
      <w:r w:rsidR="00393657" w:rsidRPr="00DE3CD5">
        <w:rPr>
          <w:color w:val="000000"/>
        </w:rPr>
        <w:instrText xml:space="preserve"> ADDIN EN.CITE.DATA </w:instrText>
      </w:r>
      <w:r w:rsidR="00393657" w:rsidRPr="00DE3CD5">
        <w:rPr>
          <w:color w:val="000000"/>
        </w:rPr>
      </w:r>
      <w:r w:rsidR="00393657" w:rsidRPr="00DE3CD5">
        <w:rPr>
          <w:color w:val="000000"/>
        </w:rPr>
        <w:fldChar w:fldCharType="end"/>
      </w:r>
      <w:r w:rsidR="006926DC" w:rsidRPr="00DE3CD5">
        <w:rPr>
          <w:color w:val="000000"/>
        </w:rPr>
      </w:r>
      <w:r w:rsidR="006926DC" w:rsidRPr="00DE3CD5">
        <w:rPr>
          <w:color w:val="000000"/>
        </w:rPr>
        <w:fldChar w:fldCharType="separate"/>
      </w:r>
      <w:r w:rsidR="00DD5DF8" w:rsidRPr="00DE3CD5">
        <w:rPr>
          <w:noProof/>
          <w:color w:val="000000"/>
          <w:vertAlign w:val="superscript"/>
        </w:rPr>
        <w:t>21</w:t>
      </w:r>
      <w:r w:rsidR="006926DC" w:rsidRPr="00DE3CD5">
        <w:rPr>
          <w:color w:val="000000"/>
        </w:rPr>
        <w:fldChar w:fldCharType="end"/>
      </w:r>
      <w:r w:rsidR="00455568" w:rsidRPr="00DE3CD5">
        <w:rPr>
          <w:color w:val="000000"/>
        </w:rPr>
        <w:t>.</w:t>
      </w:r>
      <w:r w:rsidR="002C2AF7" w:rsidRPr="00DE3CD5">
        <w:rPr>
          <w:color w:val="000000"/>
        </w:rPr>
        <w:t xml:space="preserve"> </w:t>
      </w:r>
      <w:r w:rsidR="00FF510C" w:rsidRPr="00DE3CD5">
        <w:rPr>
          <w:color w:val="000000"/>
        </w:rPr>
        <w:t xml:space="preserve">Although </w:t>
      </w:r>
      <w:r w:rsidR="005B5918" w:rsidRPr="00DE3CD5">
        <w:rPr>
          <w:color w:val="000000"/>
        </w:rPr>
        <w:t>POR patient</w:t>
      </w:r>
      <w:r w:rsidR="000B5E55" w:rsidRPr="00DE3CD5">
        <w:rPr>
          <w:color w:val="000000"/>
        </w:rPr>
        <w:t>s</w:t>
      </w:r>
      <w:r w:rsidR="005B5918" w:rsidRPr="00DE3CD5">
        <w:rPr>
          <w:color w:val="000000"/>
        </w:rPr>
        <w:t xml:space="preserve"> with diminishing ovarian reserve could have </w:t>
      </w:r>
      <w:r w:rsidR="00FF510C" w:rsidRPr="00DE3CD5">
        <w:rPr>
          <w:color w:val="000000"/>
        </w:rPr>
        <w:t xml:space="preserve">antral follicles </w:t>
      </w:r>
      <w:r w:rsidR="005B5918" w:rsidRPr="00DE3CD5">
        <w:rPr>
          <w:color w:val="000000"/>
        </w:rPr>
        <w:t>in medulla tissue, antral follicles are difficult to survive after grafting due to lack of blood vessel communication</w:t>
      </w:r>
      <w:r w:rsidR="005E17B8" w:rsidRPr="00DE3CD5">
        <w:rPr>
          <w:color w:val="000000"/>
        </w:rPr>
        <w:fldChar w:fldCharType="begin"/>
      </w:r>
      <w:r w:rsidR="00393657" w:rsidRPr="00DE3CD5">
        <w:rPr>
          <w:color w:val="000000"/>
        </w:rPr>
        <w:instrText xml:space="preserve"> ADDIN EN.CITE &lt;EndNote&gt;&lt;Cite&gt;&lt;Author&gt;Baird&lt;/Author&gt;&lt;Year&gt;1999&lt;/Year&gt;&lt;RecNum&gt;846&lt;/RecNum&gt;&lt;DisplayText&gt;&lt;style face="superscript"&gt;22&lt;/style&gt;&lt;/DisplayText&gt;&lt;record&gt;&lt;rec-number&gt;846&lt;/rec-number&gt;&lt;foreign-keys&gt;&lt;key app="EN" db-id="2xe5029vk9fe9pe5avdv5ff4wszps2v9wrfa" timestamp="1606784503" guid="0c811d52-19c4-4fcc-a6f6-901fc67fa71c"&gt;846&lt;/key&gt;&lt;/foreign-keys&gt;&lt;ref-type name="Journal Article"&gt;17&lt;/ref-type&gt;&lt;contributors&gt;&lt;authors&gt;&lt;author&gt;Baird, D. T.&lt;/author&gt;&lt;author&gt;Webb, R.&lt;/author&gt;&lt;author&gt;Campbell, B. K.&lt;/author&gt;&lt;author&gt;Harkness, L. M.&lt;/author&gt;&lt;author&gt;Gosden, R. G.&lt;/author&gt;&lt;/authors&gt;&lt;/contributors&gt;&lt;auth-address&gt;Department of Obstetrics and Gynecology, Center for Reproductive Biology, University of Edinburgh, Scotland, United Kingdom.&lt;/auth-address&gt;&lt;titles&gt;&lt;title&gt;Long-term ovarian function in sheep after ovariectomy and transplantation of autografts stored at -196 C&lt;/title&gt;&lt;secondary-title&gt;Endocrinology&lt;/secondary-title&gt;&lt;/titles&gt;&lt;periodical&gt;&lt;full-title&gt;Endocrinology&lt;/full-title&gt;&lt;abbr-1&gt;Endocrinology&lt;/abbr-1&gt;&lt;abbr-2&gt;Endocrinology&lt;/abbr-2&gt;&lt;/periodical&gt;&lt;pages&gt;462-71&lt;/pages&gt;&lt;volume&gt;140&lt;/volume&gt;&lt;number&gt;1&lt;/number&gt;&lt;edition&gt;1999/01/14&lt;/edition&gt;&lt;keywords&gt;&lt;keyword&gt;Animals&lt;/keyword&gt;&lt;keyword&gt;Cryopreservation&lt;/keyword&gt;&lt;keyword&gt;Estrus&lt;/keyword&gt;&lt;keyword&gt;Female&lt;/keyword&gt;&lt;keyword&gt;Follicle Stimulating Hormone/blood&lt;/keyword&gt;&lt;keyword&gt;Luteinizing Hormone/blood&lt;/keyword&gt;&lt;keyword&gt;Mice&lt;/keyword&gt;&lt;keyword&gt;Mice, SCID&lt;/keyword&gt;&lt;keyword&gt;Ovariectomy&lt;/keyword&gt;&lt;keyword&gt;Ovary/*physiology/*transplantation&lt;/keyword&gt;&lt;keyword&gt;Progesterone/blood&lt;/keyword&gt;&lt;keyword&gt;Sheep/*physiology&lt;/keyword&gt;&lt;keyword&gt;Transplantation, Autologous&lt;/keyword&gt;&lt;/keywords&gt;&lt;dates&gt;&lt;year&gt;1999&lt;/year&gt;&lt;pub-dates&gt;&lt;date&gt;Jan&lt;/date&gt;&lt;/pub-dates&gt;&lt;/dates&gt;&lt;isbn&gt;0013-7227 (Print)&amp;#xD;0013-7227&lt;/isbn&gt;&lt;accession-num&gt;9886858&lt;/accession-num&gt;&lt;urls&gt;&lt;/urls&gt;&lt;electronic-resource-num&gt;10.1210/endo.140.1.6453&lt;/electronic-resource-num&gt;&lt;remote-database-provider&gt;NLM&lt;/remote-database-provider&gt;&lt;language&gt;eng&lt;/language&gt;&lt;/record&gt;&lt;/Cite&gt;&lt;/EndNote&gt;</w:instrText>
      </w:r>
      <w:r w:rsidR="005E17B8" w:rsidRPr="00DE3CD5">
        <w:rPr>
          <w:color w:val="000000"/>
        </w:rPr>
        <w:fldChar w:fldCharType="separate"/>
      </w:r>
      <w:r w:rsidR="00DD5DF8" w:rsidRPr="00DE3CD5">
        <w:rPr>
          <w:noProof/>
          <w:color w:val="000000"/>
          <w:vertAlign w:val="superscript"/>
        </w:rPr>
        <w:t>22</w:t>
      </w:r>
      <w:r w:rsidR="005E17B8" w:rsidRPr="00DE3CD5">
        <w:rPr>
          <w:color w:val="000000"/>
        </w:rPr>
        <w:fldChar w:fldCharType="end"/>
      </w:r>
      <w:r w:rsidR="005B5918" w:rsidRPr="00DE3CD5">
        <w:rPr>
          <w:color w:val="000000"/>
        </w:rPr>
        <w:t xml:space="preserve">. Therefore, we determined the thickness of ovarian cortex to be </w:t>
      </w:r>
      <w:r w:rsidR="002C2AF7" w:rsidRPr="00DE3CD5">
        <w:rPr>
          <w:color w:val="000000"/>
        </w:rPr>
        <w:t>1-2 mm</w:t>
      </w:r>
      <w:r w:rsidR="007F0E8F" w:rsidRPr="00DE3CD5">
        <w:rPr>
          <w:color w:val="000000"/>
        </w:rPr>
        <w:t xml:space="preserve"> and the critical step within the protocol is not making the cortical strips &lt; 1-2 mm to avoid loss of precious residual follicles. During preparation of cortical strips and cubes, we used </w:t>
      </w:r>
      <w:proofErr w:type="spellStart"/>
      <w:r w:rsidR="007F0E8F" w:rsidRPr="00DE3CD5">
        <w:rPr>
          <w:color w:val="000000"/>
        </w:rPr>
        <w:t>mHTF</w:t>
      </w:r>
      <w:proofErr w:type="spellEnd"/>
      <w:r w:rsidR="007F0E8F" w:rsidRPr="00DE3CD5">
        <w:rPr>
          <w:color w:val="000000"/>
        </w:rPr>
        <w:t>, but one can use similar medium which include 4-(2-hydroxyethyl)-1-piperazineethanesulfonic acid (HEPES) buffer.</w:t>
      </w:r>
    </w:p>
    <w:p w14:paraId="66CD6810" w14:textId="77777777" w:rsidR="00666C2B" w:rsidRDefault="00666C2B" w:rsidP="00666C2B">
      <w:pPr>
        <w:contextualSpacing/>
        <w:rPr>
          <w:color w:val="000000"/>
        </w:rPr>
      </w:pPr>
    </w:p>
    <w:p w14:paraId="09C800FA" w14:textId="0A652F1F" w:rsidR="00FD6179" w:rsidRPr="00DE3CD5" w:rsidRDefault="0010078E" w:rsidP="00666C2B">
      <w:pPr>
        <w:contextualSpacing/>
        <w:rPr>
          <w:color w:val="000000"/>
        </w:rPr>
      </w:pPr>
      <w:r w:rsidRPr="00DE3CD5">
        <w:rPr>
          <w:color w:val="000000"/>
        </w:rPr>
        <w:t>In this procedure, we transplanted ovarian cortex after cutting</w:t>
      </w:r>
      <w:r w:rsidR="008B7A79" w:rsidRPr="00DE3CD5">
        <w:rPr>
          <w:color w:val="000000"/>
        </w:rPr>
        <w:t xml:space="preserve"> it</w:t>
      </w:r>
      <w:r w:rsidRPr="00DE3CD5">
        <w:rPr>
          <w:color w:val="000000"/>
        </w:rPr>
        <w:t xml:space="preserve"> into 1 mm</w:t>
      </w:r>
      <w:r w:rsidR="00AE2561" w:rsidRPr="00DE3CD5">
        <w:rPr>
          <w:color w:val="000000"/>
          <w:vertAlign w:val="superscript"/>
        </w:rPr>
        <w:t>3</w:t>
      </w:r>
      <w:r w:rsidR="00AE2561" w:rsidRPr="00DE3CD5">
        <w:rPr>
          <w:color w:val="000000"/>
        </w:rPr>
        <w:t xml:space="preserve"> </w:t>
      </w:r>
      <w:r w:rsidRPr="00DE3CD5">
        <w:rPr>
          <w:color w:val="000000"/>
        </w:rPr>
        <w:t>cubes</w:t>
      </w:r>
      <w:r w:rsidR="004E2D70" w:rsidRPr="00DE3CD5">
        <w:rPr>
          <w:color w:val="000000"/>
        </w:rPr>
        <w:fldChar w:fldCharType="begin">
          <w:fldData xml:space="preserve">PEVuZE5vdGU+PENpdGU+PEF1dGhvcj5LYXdhbXVyYTwvQXV0aG9yPjxZZWFyPjIwMTM8L1llYXI+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</w:fldData>
        </w:fldChar>
      </w:r>
      <w:r w:rsidR="00393657" w:rsidRPr="00DE3CD5">
        <w:rPr>
          <w:color w:val="000000"/>
        </w:rPr>
        <w:instrText xml:space="preserve"> ADDIN EN.CITE </w:instrText>
      </w:r>
      <w:r w:rsidR="00393657" w:rsidRPr="00DE3CD5">
        <w:rPr>
          <w:color w:val="000000"/>
        </w:rPr>
        <w:fldChar w:fldCharType="begin">
          <w:fldData xml:space="preserve">PEVuZE5vdGU+PENpdGU+PEF1dGhvcj5LYXdhbXVyYTwvQXV0aG9yPjxZZWFyPjIwMTM8L1llYXI+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</w:fldData>
        </w:fldChar>
      </w:r>
      <w:r w:rsidR="00393657" w:rsidRPr="00DE3CD5">
        <w:rPr>
          <w:color w:val="000000"/>
        </w:rPr>
        <w:instrText xml:space="preserve"> ADDIN EN.CITE.DATA </w:instrText>
      </w:r>
      <w:r w:rsidR="00393657" w:rsidRPr="00DE3CD5">
        <w:rPr>
          <w:color w:val="000000"/>
        </w:rPr>
      </w:r>
      <w:r w:rsidR="00393657" w:rsidRPr="00DE3CD5">
        <w:rPr>
          <w:color w:val="000000"/>
        </w:rPr>
        <w:fldChar w:fldCharType="end"/>
      </w:r>
      <w:r w:rsidR="004E2D70" w:rsidRPr="00DE3CD5">
        <w:rPr>
          <w:color w:val="000000"/>
        </w:rPr>
      </w:r>
      <w:r w:rsidR="004E2D70" w:rsidRPr="00DE3CD5">
        <w:rPr>
          <w:color w:val="000000"/>
        </w:rPr>
        <w:fldChar w:fldCharType="separate"/>
      </w:r>
      <w:r w:rsidR="00DD5DF8" w:rsidRPr="00DE3CD5">
        <w:rPr>
          <w:noProof/>
          <w:color w:val="000000"/>
          <w:vertAlign w:val="superscript"/>
        </w:rPr>
        <w:t>15,20</w:t>
      </w:r>
      <w:r w:rsidR="004E2D70" w:rsidRPr="00DE3CD5">
        <w:rPr>
          <w:color w:val="000000"/>
        </w:rPr>
        <w:fldChar w:fldCharType="end"/>
      </w:r>
      <w:r w:rsidRPr="00DE3CD5">
        <w:rPr>
          <w:color w:val="000000"/>
        </w:rPr>
        <w:t xml:space="preserve">. </w:t>
      </w:r>
      <w:r w:rsidR="00AD547D" w:rsidRPr="00DE3CD5">
        <w:rPr>
          <w:color w:val="000000"/>
        </w:rPr>
        <w:t xml:space="preserve">Due to </w:t>
      </w:r>
      <w:r w:rsidR="008958CD" w:rsidRPr="00DE3CD5">
        <w:rPr>
          <w:color w:val="000000"/>
        </w:rPr>
        <w:t xml:space="preserve">the </w:t>
      </w:r>
      <w:r w:rsidR="00AD547D" w:rsidRPr="00DE3CD5">
        <w:rPr>
          <w:color w:val="000000"/>
        </w:rPr>
        <w:t xml:space="preserve">difficulty </w:t>
      </w:r>
      <w:r w:rsidR="008958CD" w:rsidRPr="00DE3CD5">
        <w:rPr>
          <w:color w:val="000000"/>
        </w:rPr>
        <w:t>in</w:t>
      </w:r>
      <w:r w:rsidR="00AD547D" w:rsidRPr="00DE3CD5">
        <w:rPr>
          <w:color w:val="000000"/>
        </w:rPr>
        <w:t xml:space="preserve"> handling such small fragments for grafting, previous graf</w:t>
      </w:r>
      <w:r w:rsidR="00ED7F12" w:rsidRPr="00DE3CD5">
        <w:rPr>
          <w:color w:val="000000"/>
        </w:rPr>
        <w:t>ting ovarian cubes one by one under the laparoscopic surgery</w:t>
      </w:r>
      <w:r w:rsidR="00ED7F12" w:rsidRPr="00DE3CD5" w:rsidDel="00AD547D">
        <w:rPr>
          <w:color w:val="000000"/>
        </w:rPr>
        <w:t xml:space="preserve"> </w:t>
      </w:r>
      <w:r w:rsidR="00E77F1A" w:rsidRPr="00DE3CD5">
        <w:rPr>
          <w:color w:val="000000"/>
        </w:rPr>
        <w:t xml:space="preserve">took 3-4 hours </w:t>
      </w:r>
      <w:r w:rsidR="008958CD" w:rsidRPr="00DE3CD5">
        <w:rPr>
          <w:color w:val="000000"/>
        </w:rPr>
        <w:t>with</w:t>
      </w:r>
      <w:r w:rsidR="00E77F1A" w:rsidRPr="00DE3CD5">
        <w:rPr>
          <w:color w:val="000000"/>
        </w:rPr>
        <w:t xml:space="preserve"> some cubes </w:t>
      </w:r>
      <w:r w:rsidR="008958CD" w:rsidRPr="00DE3CD5">
        <w:rPr>
          <w:color w:val="000000"/>
        </w:rPr>
        <w:t xml:space="preserve">occasionally got lost </w:t>
      </w:r>
      <w:r w:rsidR="00E77F1A" w:rsidRPr="00DE3CD5">
        <w:rPr>
          <w:color w:val="000000"/>
        </w:rPr>
        <w:t xml:space="preserve">during surgery. </w:t>
      </w:r>
      <w:r w:rsidR="00ED7F12" w:rsidRPr="00DE3CD5">
        <w:rPr>
          <w:color w:val="000000"/>
        </w:rPr>
        <w:t>After development of the IVA cannula, we could shorten the operation time to 1-2 hours</w:t>
      </w:r>
      <w:r w:rsidR="000B5E55" w:rsidRPr="00DE3CD5">
        <w:rPr>
          <w:color w:val="000000"/>
        </w:rPr>
        <w:t>,</w:t>
      </w:r>
      <w:r w:rsidR="00ED7F12" w:rsidRPr="00DE3CD5">
        <w:rPr>
          <w:color w:val="000000"/>
        </w:rPr>
        <w:t xml:space="preserve"> </w:t>
      </w:r>
      <w:r w:rsidR="000B5E55" w:rsidRPr="00DE3CD5">
        <w:rPr>
          <w:color w:val="000000"/>
        </w:rPr>
        <w:t>resulting in</w:t>
      </w:r>
      <w:r w:rsidR="00ED7F12" w:rsidRPr="00DE3CD5">
        <w:rPr>
          <w:color w:val="000000"/>
        </w:rPr>
        <w:t xml:space="preserve"> minimiz</w:t>
      </w:r>
      <w:r w:rsidR="000B5E55" w:rsidRPr="00DE3CD5">
        <w:rPr>
          <w:color w:val="000000"/>
        </w:rPr>
        <w:t>ing</w:t>
      </w:r>
      <w:r w:rsidR="00ED7F12" w:rsidRPr="00DE3CD5">
        <w:rPr>
          <w:color w:val="000000"/>
        </w:rPr>
        <w:t xml:space="preserve"> the invasiveness of the surgery </w:t>
      </w:r>
      <w:r w:rsidR="000B5E55" w:rsidRPr="00DE3CD5">
        <w:rPr>
          <w:color w:val="000000"/>
        </w:rPr>
        <w:t xml:space="preserve">to </w:t>
      </w:r>
      <w:r w:rsidR="00ED7F12" w:rsidRPr="00DE3CD5">
        <w:rPr>
          <w:color w:val="000000"/>
        </w:rPr>
        <w:t xml:space="preserve">allow </w:t>
      </w:r>
      <w:r w:rsidR="000B5E55" w:rsidRPr="00DE3CD5">
        <w:rPr>
          <w:color w:val="000000"/>
        </w:rPr>
        <w:t xml:space="preserve">the drug-free IVA </w:t>
      </w:r>
      <w:r w:rsidR="008958CD" w:rsidRPr="00DE3CD5">
        <w:rPr>
          <w:color w:val="000000"/>
        </w:rPr>
        <w:t>becoming</w:t>
      </w:r>
      <w:r w:rsidR="00ED7F12" w:rsidRPr="00DE3CD5">
        <w:rPr>
          <w:color w:val="000000"/>
        </w:rPr>
        <w:t xml:space="preserve"> a </w:t>
      </w:r>
      <w:r w:rsidR="008958CD" w:rsidRPr="00DE3CD5">
        <w:rPr>
          <w:color w:val="000000"/>
        </w:rPr>
        <w:t xml:space="preserve">single </w:t>
      </w:r>
      <w:r w:rsidR="00ED7F12" w:rsidRPr="00DE3CD5">
        <w:rPr>
          <w:color w:val="000000"/>
        </w:rPr>
        <w:t>day</w:t>
      </w:r>
      <w:r w:rsidR="000B5E55" w:rsidRPr="00DE3CD5">
        <w:rPr>
          <w:color w:val="000000"/>
        </w:rPr>
        <w:t>-</w:t>
      </w:r>
      <w:r w:rsidR="00ED7F12" w:rsidRPr="00DE3CD5">
        <w:rPr>
          <w:color w:val="000000"/>
        </w:rPr>
        <w:t>surgery.</w:t>
      </w:r>
      <w:r w:rsidR="000B5E55" w:rsidRPr="00DE3CD5">
        <w:rPr>
          <w:color w:val="000000"/>
        </w:rPr>
        <w:t xml:space="preserve"> Moreover, we could eliminate </w:t>
      </w:r>
      <w:r w:rsidR="00E77F1A" w:rsidRPr="00DE3CD5">
        <w:rPr>
          <w:color w:val="000000"/>
        </w:rPr>
        <w:t xml:space="preserve">the loss of ovarian cortical cubes </w:t>
      </w:r>
      <w:r w:rsidR="000B5E55" w:rsidRPr="00DE3CD5">
        <w:rPr>
          <w:color w:val="000000"/>
        </w:rPr>
        <w:t>during surgery</w:t>
      </w:r>
      <w:r w:rsidR="00E77F1A" w:rsidRPr="00DE3CD5">
        <w:rPr>
          <w:color w:val="000000"/>
        </w:rPr>
        <w:t>.</w:t>
      </w:r>
      <w:r w:rsidR="000B5E55" w:rsidRPr="00DE3CD5">
        <w:rPr>
          <w:color w:val="000000"/>
        </w:rPr>
        <w:t xml:space="preserve"> Because of limited number of follicles in ovarian cortex in </w:t>
      </w:r>
      <w:r w:rsidR="000A00C7" w:rsidRPr="00DE3CD5">
        <w:rPr>
          <w:color w:val="000000"/>
        </w:rPr>
        <w:t>P</w:t>
      </w:r>
      <w:r w:rsidR="000B5E55" w:rsidRPr="00DE3CD5">
        <w:rPr>
          <w:color w:val="000000"/>
        </w:rPr>
        <w:t xml:space="preserve">OR patients with diminishing ovarian reserve, it is important to avoid loss of ovarian cortical cubes. </w:t>
      </w:r>
      <w:r w:rsidR="00D57C99" w:rsidRPr="00DE3CD5">
        <w:rPr>
          <w:color w:val="000000"/>
        </w:rPr>
        <w:t>If the IVA cannula is not available, you may try to find a similar cannula to be able to use under laparoscopic surgery.</w:t>
      </w:r>
    </w:p>
    <w:p w14:paraId="02CB3EDC" w14:textId="77777777" w:rsidR="00666C2B" w:rsidRDefault="00666C2B" w:rsidP="00666C2B">
      <w:pPr>
        <w:contextualSpacing/>
      </w:pPr>
    </w:p>
    <w:p w14:paraId="1A556684" w14:textId="21B6F46A" w:rsidR="00FD6179" w:rsidRPr="00DE3CD5" w:rsidRDefault="00FD6179" w:rsidP="00666C2B">
      <w:pPr>
        <w:contextualSpacing/>
      </w:pPr>
      <w:r w:rsidRPr="00DE3CD5">
        <w:t xml:space="preserve">The decline of ovarian function is progressively caused by aging and some pathophysiological conditions </w:t>
      </w:r>
      <w:r w:rsidR="003370B5" w:rsidRPr="00DE3CD5">
        <w:fldChar w:fldCharType="begin">
          <w:fldData xml:space="preserve">PEVuZE5vdGU+PENpdGU+PEF1dGhvcj5RaW48L0F1dGhvcj48WWVhcj4yMDE1PC9ZZWFyPjxSZWNO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RaW48L0F1dGhvcj48WWVhcj4yMDE1PC9ZZWFyPjxSZWNO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3370B5" w:rsidRPr="00DE3CD5">
        <w:fldChar w:fldCharType="separate"/>
      </w:r>
      <w:r w:rsidR="00DD5DF8" w:rsidRPr="00DE3CD5">
        <w:rPr>
          <w:noProof/>
          <w:vertAlign w:val="superscript"/>
        </w:rPr>
        <w:t>23-25</w:t>
      </w:r>
      <w:r w:rsidR="003370B5" w:rsidRPr="00DE3CD5">
        <w:fldChar w:fldCharType="end"/>
      </w:r>
      <w:r w:rsidRPr="00DE3CD5">
        <w:t xml:space="preserve">. Thus, in </w:t>
      </w:r>
      <w:r w:rsidR="00216FF6" w:rsidRPr="00DE3CD5">
        <w:t>unmarried</w:t>
      </w:r>
      <w:r w:rsidRPr="00DE3CD5">
        <w:t xml:space="preserve"> women with severe ovarian dysfunction, fertility preservation is important to </w:t>
      </w:r>
      <w:r w:rsidR="008958CD" w:rsidRPr="00DE3CD5">
        <w:t>allow</w:t>
      </w:r>
      <w:r w:rsidRPr="00DE3CD5">
        <w:t xml:space="preserve"> future pregnancy. For</w:t>
      </w:r>
      <w:r w:rsidR="008958CD" w:rsidRPr="00DE3CD5">
        <w:t xml:space="preserve"> these patients</w:t>
      </w:r>
      <w:r w:rsidRPr="00DE3CD5">
        <w:t>, the methods of oocytes or ovarian tissue cryopreservation were reported</w:t>
      </w:r>
      <w:r w:rsidRPr="00DE3CD5">
        <w:fldChar w:fldCharType="begin">
          <w:fldData xml:space="preserve">PEVuZE5vdGU+PENpdGU+PEF1dGhvcj5HcnluYmVyZzwvQXV0aG9yPjxZZWFyPjIwMTY8L1llYXI+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==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HcnluYmVyZzwvQXV0aG9yPjxZZWFyPjIwMTY8L1llYXI+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==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Pr="00DE3CD5">
        <w:fldChar w:fldCharType="separate"/>
      </w:r>
      <w:r w:rsidR="00DD5DF8" w:rsidRPr="00DE3CD5">
        <w:rPr>
          <w:noProof/>
          <w:vertAlign w:val="superscript"/>
        </w:rPr>
        <w:t>26-29</w:t>
      </w:r>
      <w:r w:rsidRPr="00DE3CD5">
        <w:fldChar w:fldCharType="end"/>
      </w:r>
      <w:r w:rsidRPr="00DE3CD5">
        <w:t>. Although oocyte cryopreservation is an established method for fertility preservation</w:t>
      </w:r>
      <w:r w:rsidR="003370B5" w:rsidRPr="00DE3CD5">
        <w:fldChar w:fldCharType="begin">
          <w:fldData xml:space="preserve">PEVuZE5vdGU+PENpdGU+PEF1dGhvcj5MaWFuZzwvQXV0aG9yPjxZZWFyPjIwMTY8L1llYXI+PFJl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MaWFuZzwvQXV0aG9yPjxZZWFyPjIwMTY8L1llYXI+PFJl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3370B5" w:rsidRPr="00DE3CD5">
        <w:fldChar w:fldCharType="separate"/>
      </w:r>
      <w:r w:rsidR="00DD5DF8" w:rsidRPr="00DE3CD5">
        <w:rPr>
          <w:noProof/>
          <w:vertAlign w:val="superscript"/>
        </w:rPr>
        <w:t>1,2</w:t>
      </w:r>
      <w:r w:rsidR="003370B5" w:rsidRPr="00DE3CD5">
        <w:fldChar w:fldCharType="end"/>
      </w:r>
      <w:r w:rsidRPr="00DE3CD5">
        <w:t xml:space="preserve">, these patients could </w:t>
      </w:r>
      <w:r w:rsidR="008958CD" w:rsidRPr="00DE3CD5">
        <w:t xml:space="preserve">have </w:t>
      </w:r>
      <w:r w:rsidRPr="00DE3CD5">
        <w:t xml:space="preserve">very limited number of </w:t>
      </w:r>
      <w:r w:rsidR="008958CD" w:rsidRPr="00DE3CD5">
        <w:t xml:space="preserve">retrievable </w:t>
      </w:r>
      <w:r w:rsidRPr="00DE3CD5">
        <w:t xml:space="preserve">oocytes even after ovarian </w:t>
      </w:r>
      <w:r w:rsidR="008958CD" w:rsidRPr="00DE3CD5">
        <w:t>hyper</w:t>
      </w:r>
      <w:r w:rsidRPr="00DE3CD5">
        <w:t>stimulation due to low ovarian reserve. Furthermore, in aging patients with ovarian dysfunction, high incidence of chromosome abnormalities was reported in ovulated oocytes</w:t>
      </w:r>
      <w:r w:rsidRPr="00DE3CD5">
        <w:fldChar w:fldCharType="begin">
          <w:fldData xml:space="preserve">PEVuZE5vdGU+PENpdGU+PEF1dGhvcj5XdTwvQXV0aG9yPjxZZWFyPjE5OTM8L1llYXI+PFJlY051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XdTwvQXV0aG9yPjxZZWFyPjE5OTM8L1llYXI+PFJlY051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Pr="00DE3CD5">
        <w:fldChar w:fldCharType="separate"/>
      </w:r>
      <w:r w:rsidR="00DD5DF8" w:rsidRPr="00DE3CD5">
        <w:rPr>
          <w:noProof/>
          <w:vertAlign w:val="superscript"/>
        </w:rPr>
        <w:t>26,30</w:t>
      </w:r>
      <w:r w:rsidRPr="00DE3CD5">
        <w:fldChar w:fldCharType="end"/>
      </w:r>
      <w:r w:rsidRPr="00DE3CD5">
        <w:t xml:space="preserve">. This leads to the requirement of </w:t>
      </w:r>
      <w:r w:rsidR="008958CD" w:rsidRPr="00DE3CD5">
        <w:t>multiple</w:t>
      </w:r>
      <w:r w:rsidRPr="00DE3CD5">
        <w:t xml:space="preserve"> expensive procedures to ensure </w:t>
      </w:r>
      <w:proofErr w:type="gramStart"/>
      <w:r w:rsidRPr="00DE3CD5">
        <w:t>sufficient number of</w:t>
      </w:r>
      <w:proofErr w:type="gramEnd"/>
      <w:r w:rsidRPr="00DE3CD5">
        <w:t xml:space="preserve"> oocytes to guarantee </w:t>
      </w:r>
      <w:r w:rsidR="008958CD" w:rsidRPr="00DE3CD5">
        <w:t>pregnancy</w:t>
      </w:r>
      <w:r w:rsidRPr="00DE3CD5">
        <w:t xml:space="preserve">. </w:t>
      </w:r>
      <w:r w:rsidR="00A23B7C" w:rsidRPr="00DE3CD5">
        <w:t>To solve these problems, w</w:t>
      </w:r>
      <w:r w:rsidR="00395EA0" w:rsidRPr="00DE3CD5">
        <w:t>e</w:t>
      </w:r>
      <w:r w:rsidRPr="00DE3CD5">
        <w:t xml:space="preserve"> have</w:t>
      </w:r>
      <w:r w:rsidR="00395EA0" w:rsidRPr="00DE3CD5">
        <w:t xml:space="preserve"> </w:t>
      </w:r>
      <w:r w:rsidRPr="00DE3CD5">
        <w:t>developed</w:t>
      </w:r>
      <w:r w:rsidR="00395EA0" w:rsidRPr="00DE3CD5">
        <w:t xml:space="preserve"> </w:t>
      </w:r>
      <w:r w:rsidRPr="00DE3CD5">
        <w:t xml:space="preserve">the </w:t>
      </w:r>
      <w:r w:rsidR="00395EA0" w:rsidRPr="00DE3CD5">
        <w:t xml:space="preserve">drug-free IVA </w:t>
      </w:r>
      <w:r w:rsidRPr="00DE3CD5">
        <w:t xml:space="preserve">approach </w:t>
      </w:r>
      <w:r w:rsidR="00437920" w:rsidRPr="00DE3CD5">
        <w:t>for increasing the number of mature oocytes</w:t>
      </w:r>
      <w:r w:rsidRPr="00DE3CD5">
        <w:t xml:space="preserve"> </w:t>
      </w:r>
      <w:r w:rsidR="008958CD" w:rsidRPr="00DE3CD5">
        <w:t xml:space="preserve">for </w:t>
      </w:r>
      <w:r w:rsidRPr="00DE3CD5">
        <w:t>oocyte retrieval</w:t>
      </w:r>
      <w:r w:rsidR="00437920" w:rsidRPr="00DE3CD5">
        <w:t xml:space="preserve">. </w:t>
      </w:r>
      <w:r w:rsidRPr="00DE3CD5">
        <w:t>Because oocyte cryopreservation is no longer an experimental method</w:t>
      </w:r>
      <w:r w:rsidR="003370B5" w:rsidRPr="00DE3CD5">
        <w:fldChar w:fldCharType="begin">
          <w:fldData xml:space="preserve">PEVuZE5vdGU+PENpdGU+PEF1dGhvcj5EZSBNdW5jazwvQXV0aG9yPjxZZWFyPjIwMTc8L1llYXI+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</w:fldData>
        </w:fldChar>
      </w:r>
      <w:r w:rsidR="00393657" w:rsidRPr="00DE3CD5">
        <w:instrText xml:space="preserve"> ADDIN EN.CITE </w:instrText>
      </w:r>
      <w:r w:rsidR="00393657" w:rsidRPr="00DE3CD5">
        <w:fldChar w:fldCharType="begin">
          <w:fldData xml:space="preserve">PEVuZE5vdGU+PENpdGU+PEF1dGhvcj5EZSBNdW5jazwvQXV0aG9yPjxZZWFyPjIwMTc8L1llYXI+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</w:fldData>
        </w:fldChar>
      </w:r>
      <w:r w:rsidR="00393657" w:rsidRPr="00DE3CD5">
        <w:instrText xml:space="preserve"> ADDIN EN.CITE.DATA </w:instrText>
      </w:r>
      <w:r w:rsidR="00393657" w:rsidRPr="00DE3CD5">
        <w:fldChar w:fldCharType="end"/>
      </w:r>
      <w:r w:rsidR="003370B5" w:rsidRPr="00DE3CD5">
        <w:fldChar w:fldCharType="separate"/>
      </w:r>
      <w:r w:rsidR="00DD5DF8" w:rsidRPr="00DE3CD5">
        <w:rPr>
          <w:noProof/>
          <w:vertAlign w:val="superscript"/>
        </w:rPr>
        <w:t>31,32</w:t>
      </w:r>
      <w:r w:rsidR="003370B5" w:rsidRPr="00DE3CD5">
        <w:fldChar w:fldCharType="end"/>
      </w:r>
      <w:r w:rsidRPr="00DE3CD5">
        <w:t xml:space="preserve">, the drug-free IVA followed by oocyte cryopreservation is expected to be a promising method for fertility preservation in </w:t>
      </w:r>
      <w:r w:rsidR="00216FF6" w:rsidRPr="00DE3CD5">
        <w:t>unmarried</w:t>
      </w:r>
      <w:r w:rsidRPr="00DE3CD5">
        <w:t xml:space="preserve"> women with severe ovarian dysfunction. However, future clinical studies using the freeze-thawed oocytes obtained from the drug-free IVA will be required to determine the effectiveness of this approach </w:t>
      </w:r>
      <w:r w:rsidR="00216FF6" w:rsidRPr="00DE3CD5">
        <w:t>for</w:t>
      </w:r>
      <w:r w:rsidRPr="00DE3CD5">
        <w:t xml:space="preserve"> fertility preservation in </w:t>
      </w:r>
      <w:r w:rsidR="00216FF6" w:rsidRPr="00DE3CD5">
        <w:t>unmarried</w:t>
      </w:r>
      <w:r w:rsidRPr="00DE3CD5">
        <w:t xml:space="preserve"> women with </w:t>
      </w:r>
      <w:r w:rsidRPr="00DE3CD5">
        <w:lastRenderedPageBreak/>
        <w:t>severe ovarian dysfunction.</w:t>
      </w:r>
    </w:p>
    <w:p w14:paraId="2AFB5E12" w14:textId="77777777" w:rsidR="00666C2B" w:rsidRDefault="00666C2B" w:rsidP="00666C2B">
      <w:pPr>
        <w:contextualSpacing/>
      </w:pPr>
    </w:p>
    <w:p w14:paraId="3734C0F8" w14:textId="0CD6E427" w:rsidR="00D57C99" w:rsidRPr="00DE3CD5" w:rsidRDefault="00D57C99" w:rsidP="00666C2B">
      <w:pPr>
        <w:contextualSpacing/>
      </w:pPr>
      <w:r w:rsidRPr="00DE3CD5">
        <w:t xml:space="preserve">In conclusion, we developed </w:t>
      </w:r>
      <w:r w:rsidR="00724208" w:rsidRPr="00DE3CD5">
        <w:rPr>
          <w:color w:val="000000"/>
        </w:rPr>
        <w:t>t</w:t>
      </w:r>
      <w:r w:rsidRPr="00DE3CD5">
        <w:rPr>
          <w:color w:val="000000"/>
        </w:rPr>
        <w:t>he drug-free IVA</w:t>
      </w:r>
      <w:r w:rsidR="00724208" w:rsidRPr="00DE3CD5">
        <w:rPr>
          <w:color w:val="000000"/>
        </w:rPr>
        <w:t xml:space="preserve"> as</w:t>
      </w:r>
      <w:r w:rsidRPr="00DE3CD5">
        <w:rPr>
          <w:color w:val="000000"/>
        </w:rPr>
        <w:t xml:space="preserve"> a new approach of infertility treatment for POR patient with diminishing ovarian reserve</w:t>
      </w:r>
      <w:r w:rsidR="00724208" w:rsidRPr="00DE3CD5">
        <w:rPr>
          <w:color w:val="000000"/>
        </w:rPr>
        <w:t xml:space="preserve"> and showed the detail laboratory protocol to be able to repeat our procedures. </w:t>
      </w:r>
      <w:r w:rsidRPr="00DE3CD5">
        <w:t xml:space="preserve">The methodological limitations of drug-free IVA are difficulty in prediction of residual follicle number </w:t>
      </w:r>
      <w:r w:rsidR="00724208" w:rsidRPr="00DE3CD5">
        <w:t>before the surgery</w:t>
      </w:r>
      <w:r w:rsidRPr="00DE3CD5">
        <w:t xml:space="preserve"> </w:t>
      </w:r>
      <w:proofErr w:type="gramStart"/>
      <w:r w:rsidRPr="00DE3CD5">
        <w:t>and also</w:t>
      </w:r>
      <w:proofErr w:type="gramEnd"/>
      <w:r w:rsidRPr="00DE3CD5">
        <w:t xml:space="preserve"> inability to evaluate the graft survival</w:t>
      </w:r>
      <w:r w:rsidR="00724208" w:rsidRPr="00DE3CD5">
        <w:t xml:space="preserve">. The </w:t>
      </w:r>
      <w:r w:rsidR="00724208" w:rsidRPr="00DE3CD5">
        <w:rPr>
          <w:color w:val="000000"/>
        </w:rPr>
        <w:t xml:space="preserve">laboratory technique of drug-free IVA could become the basis of future application of ovarian tissue culture to obtain mature oocytes </w:t>
      </w:r>
      <w:r w:rsidR="00772158" w:rsidRPr="00DE3CD5">
        <w:rPr>
          <w:color w:val="000000"/>
        </w:rPr>
        <w:t>without grafting.</w:t>
      </w:r>
    </w:p>
    <w:p w14:paraId="4939A0DA" w14:textId="77777777" w:rsidR="006552F0" w:rsidRPr="00DE3CD5" w:rsidRDefault="006552F0" w:rsidP="00666C2B">
      <w:pPr>
        <w:contextualSpacing/>
        <w:rPr>
          <w:color w:val="000000"/>
        </w:rPr>
      </w:pPr>
    </w:p>
    <w:p w14:paraId="42DCAB7A" w14:textId="77777777" w:rsidR="005E7BB6" w:rsidRPr="00DE3CD5" w:rsidRDefault="00827826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 w:themeColor="text1"/>
        </w:rPr>
      </w:pPr>
      <w:r w:rsidRPr="00DE3CD5">
        <w:rPr>
          <w:rFonts w:eastAsia="Calibri"/>
          <w:b/>
          <w:color w:val="000000" w:themeColor="text1"/>
        </w:rPr>
        <w:t>ACKNOWLEDGMENTS:</w:t>
      </w:r>
    </w:p>
    <w:p w14:paraId="26AB50D2" w14:textId="706135FE" w:rsidR="005E7BB6" w:rsidRPr="00DE3CD5" w:rsidRDefault="00D3364F" w:rsidP="00666C2B">
      <w:pPr>
        <w:contextualSpacing/>
        <w:rPr>
          <w:rFonts w:eastAsia="Calibri"/>
          <w:color w:val="000000" w:themeColor="text1"/>
        </w:rPr>
      </w:pPr>
      <w:r w:rsidRPr="00DE3CD5">
        <w:rPr>
          <w:rFonts w:eastAsia="Calibri"/>
          <w:color w:val="000000" w:themeColor="text1"/>
        </w:rPr>
        <w:t xml:space="preserve">We thank </w:t>
      </w:r>
      <w:proofErr w:type="spellStart"/>
      <w:r w:rsidR="005654D5" w:rsidRPr="00DE3CD5">
        <w:rPr>
          <w:rFonts w:eastAsia="Calibri"/>
          <w:color w:val="000000" w:themeColor="text1"/>
        </w:rPr>
        <w:t>Tatsuji</w:t>
      </w:r>
      <w:proofErr w:type="spellEnd"/>
      <w:r w:rsidR="005654D5" w:rsidRPr="00DE3CD5">
        <w:rPr>
          <w:rFonts w:eastAsia="Calibri"/>
          <w:color w:val="000000" w:themeColor="text1"/>
        </w:rPr>
        <w:t xml:space="preserve"> </w:t>
      </w:r>
      <w:proofErr w:type="spellStart"/>
      <w:r w:rsidR="005654D5" w:rsidRPr="00DE3CD5">
        <w:rPr>
          <w:rFonts w:eastAsia="Calibri"/>
          <w:color w:val="000000" w:themeColor="text1"/>
        </w:rPr>
        <w:t>Ihana</w:t>
      </w:r>
      <w:proofErr w:type="spellEnd"/>
      <w:r w:rsidR="005654D5" w:rsidRPr="00DE3CD5">
        <w:rPr>
          <w:rFonts w:eastAsia="Calibri"/>
          <w:color w:val="000000" w:themeColor="text1"/>
        </w:rPr>
        <w:t xml:space="preserve">, </w:t>
      </w:r>
      <w:proofErr w:type="spellStart"/>
      <w:r w:rsidR="00A100AB" w:rsidRPr="00DE3CD5">
        <w:rPr>
          <w:rFonts w:eastAsia="Calibri"/>
          <w:color w:val="000000" w:themeColor="text1"/>
        </w:rPr>
        <w:t>Sachiyo</w:t>
      </w:r>
      <w:proofErr w:type="spellEnd"/>
      <w:r w:rsidR="00A100AB" w:rsidRPr="00DE3CD5">
        <w:rPr>
          <w:rFonts w:eastAsia="Calibri"/>
          <w:color w:val="000000" w:themeColor="text1"/>
        </w:rPr>
        <w:t xml:space="preserve"> Kurimoto, Kazuko </w:t>
      </w:r>
      <w:proofErr w:type="spellStart"/>
      <w:r w:rsidR="00A100AB" w:rsidRPr="00DE3CD5">
        <w:rPr>
          <w:rFonts w:eastAsia="Calibri"/>
          <w:color w:val="000000" w:themeColor="text1"/>
        </w:rPr>
        <w:t>Takahasih</w:t>
      </w:r>
      <w:proofErr w:type="spellEnd"/>
      <w:r w:rsidR="00A100AB" w:rsidRPr="00DE3CD5">
        <w:rPr>
          <w:rFonts w:eastAsia="Calibri"/>
          <w:color w:val="000000" w:themeColor="text1"/>
        </w:rPr>
        <w:t xml:space="preserve">, Yuki Yoshizawa, </w:t>
      </w:r>
      <w:proofErr w:type="spellStart"/>
      <w:r w:rsidR="00A100AB" w:rsidRPr="00DE3CD5">
        <w:rPr>
          <w:rFonts w:eastAsia="Calibri"/>
          <w:color w:val="000000" w:themeColor="text1"/>
        </w:rPr>
        <w:t>Maho</w:t>
      </w:r>
      <w:proofErr w:type="spellEnd"/>
      <w:r w:rsidR="00A100AB" w:rsidRPr="00DE3CD5">
        <w:rPr>
          <w:rFonts w:eastAsia="Calibri"/>
          <w:color w:val="000000" w:themeColor="text1"/>
        </w:rPr>
        <w:t xml:space="preserve"> </w:t>
      </w:r>
      <w:proofErr w:type="spellStart"/>
      <w:r w:rsidR="00A100AB" w:rsidRPr="00DE3CD5">
        <w:rPr>
          <w:rFonts w:eastAsia="Calibri"/>
          <w:color w:val="000000" w:themeColor="text1"/>
        </w:rPr>
        <w:t>Arashi</w:t>
      </w:r>
      <w:proofErr w:type="spellEnd"/>
      <w:r w:rsidR="00A100AB" w:rsidRPr="00DE3CD5">
        <w:rPr>
          <w:rFonts w:eastAsia="Calibri"/>
          <w:color w:val="000000" w:themeColor="text1"/>
        </w:rPr>
        <w:t xml:space="preserve">, </w:t>
      </w:r>
      <w:proofErr w:type="spellStart"/>
      <w:r w:rsidR="005654D5" w:rsidRPr="00DE3CD5">
        <w:rPr>
          <w:rFonts w:eastAsia="Calibri"/>
          <w:color w:val="000000" w:themeColor="text1"/>
        </w:rPr>
        <w:t>Kentaro</w:t>
      </w:r>
      <w:proofErr w:type="spellEnd"/>
      <w:r w:rsidR="005654D5" w:rsidRPr="00DE3CD5">
        <w:rPr>
          <w:rFonts w:eastAsia="Calibri"/>
          <w:color w:val="000000" w:themeColor="text1"/>
        </w:rPr>
        <w:t xml:space="preserve"> Fujita, </w:t>
      </w:r>
      <w:proofErr w:type="spellStart"/>
      <w:r w:rsidR="00A100AB" w:rsidRPr="00DE3CD5">
        <w:rPr>
          <w:rFonts w:eastAsia="Calibri"/>
          <w:color w:val="000000" w:themeColor="text1"/>
        </w:rPr>
        <w:t>Erina</w:t>
      </w:r>
      <w:proofErr w:type="spellEnd"/>
      <w:r w:rsidR="00A100AB" w:rsidRPr="00DE3CD5">
        <w:rPr>
          <w:rFonts w:eastAsia="Calibri"/>
          <w:color w:val="000000" w:themeColor="text1"/>
        </w:rPr>
        <w:t xml:space="preserve"> Kudo, Yuka Kurimoto and </w:t>
      </w:r>
      <w:proofErr w:type="spellStart"/>
      <w:r w:rsidR="00A100AB" w:rsidRPr="00DE3CD5">
        <w:rPr>
          <w:rFonts w:eastAsia="Calibri"/>
          <w:color w:val="000000" w:themeColor="text1"/>
        </w:rPr>
        <w:t>Mayuko</w:t>
      </w:r>
      <w:proofErr w:type="spellEnd"/>
      <w:r w:rsidR="00A100AB" w:rsidRPr="00DE3CD5">
        <w:rPr>
          <w:rFonts w:eastAsia="Calibri"/>
          <w:color w:val="000000" w:themeColor="text1"/>
        </w:rPr>
        <w:t xml:space="preserve"> </w:t>
      </w:r>
      <w:proofErr w:type="spellStart"/>
      <w:r w:rsidR="00A100AB" w:rsidRPr="00DE3CD5">
        <w:rPr>
          <w:rFonts w:eastAsia="Calibri"/>
          <w:color w:val="000000" w:themeColor="text1"/>
        </w:rPr>
        <w:t>Wakatsuki</w:t>
      </w:r>
      <w:proofErr w:type="spellEnd"/>
      <w:r w:rsidRPr="00DE3CD5">
        <w:rPr>
          <w:rFonts w:eastAsia="Calibri"/>
          <w:color w:val="000000" w:themeColor="text1"/>
        </w:rPr>
        <w:t xml:space="preserve"> </w:t>
      </w:r>
      <w:r w:rsidR="00A100AB" w:rsidRPr="00DE3CD5">
        <w:rPr>
          <w:rFonts w:eastAsia="Calibri"/>
          <w:color w:val="000000" w:themeColor="text1"/>
        </w:rPr>
        <w:t>for su</w:t>
      </w:r>
      <w:r w:rsidR="00130C34" w:rsidRPr="00DE3CD5">
        <w:rPr>
          <w:rFonts w:eastAsia="Calibri"/>
          <w:color w:val="000000" w:themeColor="text1"/>
        </w:rPr>
        <w:t>p</w:t>
      </w:r>
      <w:r w:rsidR="00A100AB" w:rsidRPr="00DE3CD5">
        <w:rPr>
          <w:rFonts w:eastAsia="Calibri"/>
          <w:color w:val="000000" w:themeColor="text1"/>
        </w:rPr>
        <w:t>porting</w:t>
      </w:r>
      <w:r w:rsidRPr="00DE3CD5">
        <w:rPr>
          <w:rFonts w:eastAsia="Calibri"/>
          <w:color w:val="000000" w:themeColor="text1"/>
        </w:rPr>
        <w:t xml:space="preserve"> </w:t>
      </w:r>
      <w:r w:rsidR="00713958" w:rsidRPr="00DE3CD5">
        <w:rPr>
          <w:rFonts w:eastAsia="Calibri"/>
          <w:color w:val="000000" w:themeColor="text1"/>
        </w:rPr>
        <w:t xml:space="preserve">the </w:t>
      </w:r>
      <w:r w:rsidRPr="00DE3CD5">
        <w:rPr>
          <w:rFonts w:eastAsia="Calibri"/>
          <w:color w:val="000000" w:themeColor="text1"/>
        </w:rPr>
        <w:t>drug-free IVA</w:t>
      </w:r>
      <w:r w:rsidR="00A100AB" w:rsidRPr="00DE3CD5">
        <w:rPr>
          <w:rFonts w:eastAsia="Calibri"/>
          <w:color w:val="000000" w:themeColor="text1"/>
        </w:rPr>
        <w:t xml:space="preserve"> procedure</w:t>
      </w:r>
      <w:r w:rsidR="00130C34" w:rsidRPr="00DE3CD5">
        <w:rPr>
          <w:rFonts w:eastAsia="Calibri"/>
          <w:color w:val="000000" w:themeColor="text1"/>
        </w:rPr>
        <w:t xml:space="preserve"> and Prof. Aaron J.W. Hsueh (Stanford University School of Medicine, Stanford, CA) for critical reading and editing of the manuscript. </w:t>
      </w:r>
      <w:r w:rsidRPr="00DE3CD5">
        <w:rPr>
          <w:rFonts w:eastAsia="Calibri"/>
          <w:color w:val="000000" w:themeColor="text1"/>
        </w:rPr>
        <w:t>We also thank</w:t>
      </w:r>
      <w:r w:rsidR="00613056" w:rsidRPr="00DE3CD5">
        <w:rPr>
          <w:rFonts w:eastAsia="Calibri"/>
          <w:color w:val="000000" w:themeColor="text1"/>
        </w:rPr>
        <w:t xml:space="preserve"> Rebecca Truman and</w:t>
      </w:r>
      <w:r w:rsidRPr="00DE3CD5">
        <w:rPr>
          <w:rFonts w:eastAsia="Calibri"/>
          <w:color w:val="000000" w:themeColor="text1"/>
        </w:rPr>
        <w:t xml:space="preserve"> Gregory Truman for insert</w:t>
      </w:r>
      <w:r w:rsidR="0032653B" w:rsidRPr="00DE3CD5">
        <w:rPr>
          <w:rFonts w:eastAsia="Calibri"/>
          <w:color w:val="000000" w:themeColor="text1"/>
        </w:rPr>
        <w:t>ing</w:t>
      </w:r>
      <w:r w:rsidRPr="00DE3CD5">
        <w:rPr>
          <w:rFonts w:eastAsia="Calibri"/>
          <w:color w:val="000000" w:themeColor="text1"/>
        </w:rPr>
        <w:t xml:space="preserve"> English narration. This study was supported by </w:t>
      </w:r>
      <w:r w:rsidR="005654D5" w:rsidRPr="00DE3CD5">
        <w:rPr>
          <w:rFonts w:eastAsia="Calibri"/>
          <w:color w:val="000000" w:themeColor="text1"/>
        </w:rPr>
        <w:t xml:space="preserve">The Japan Society for the Promotion of Science (JSPS), </w:t>
      </w:r>
      <w:r w:rsidRPr="00DE3CD5">
        <w:rPr>
          <w:rFonts w:eastAsia="Calibri"/>
          <w:color w:val="000000" w:themeColor="text1"/>
        </w:rPr>
        <w:t>Scientific Research B</w:t>
      </w:r>
      <w:r w:rsidR="005654D5" w:rsidRPr="00DE3CD5">
        <w:rPr>
          <w:rFonts w:eastAsia="Calibri"/>
          <w:color w:val="000000" w:themeColor="text1"/>
        </w:rPr>
        <w:t xml:space="preserve"> (19H03801), </w:t>
      </w:r>
      <w:r w:rsidR="00130C34" w:rsidRPr="00DE3CD5">
        <w:rPr>
          <w:rFonts w:eastAsia="Calibri"/>
          <w:color w:val="000000" w:themeColor="text1"/>
        </w:rPr>
        <w:t xml:space="preserve">and </w:t>
      </w:r>
      <w:r w:rsidR="005654D5" w:rsidRPr="00DE3CD5">
        <w:rPr>
          <w:rFonts w:eastAsia="Calibri"/>
          <w:color w:val="000000" w:themeColor="text1"/>
        </w:rPr>
        <w:t>Challenging Exploratory Research (18K19624).</w:t>
      </w:r>
      <w:r w:rsidR="005654D5" w:rsidRPr="00DE3CD5" w:rsidDel="005654D5">
        <w:rPr>
          <w:rFonts w:eastAsia="Calibri"/>
          <w:color w:val="000000" w:themeColor="text1"/>
        </w:rPr>
        <w:t xml:space="preserve"> </w:t>
      </w:r>
    </w:p>
    <w:p w14:paraId="1548588A" w14:textId="77777777" w:rsidR="005E7BB6" w:rsidRPr="00DE3CD5" w:rsidRDefault="005E7BB6" w:rsidP="00666C2B">
      <w:pPr>
        <w:contextualSpacing/>
        <w:rPr>
          <w:b/>
        </w:rPr>
      </w:pPr>
    </w:p>
    <w:p w14:paraId="13796E38" w14:textId="77777777" w:rsidR="005E7BB6" w:rsidRPr="00DE3CD5" w:rsidRDefault="00827826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808080"/>
        </w:rPr>
      </w:pPr>
      <w:r w:rsidRPr="00DE3CD5">
        <w:rPr>
          <w:rFonts w:eastAsia="Calibri"/>
          <w:b/>
          <w:color w:val="000000"/>
        </w:rPr>
        <w:t xml:space="preserve">DISCLOSURES: </w:t>
      </w:r>
    </w:p>
    <w:p w14:paraId="348603C8" w14:textId="77777777" w:rsidR="005E7BB6" w:rsidRPr="00DE3CD5" w:rsidRDefault="00D3364F" w:rsidP="00666C2B">
      <w:pPr>
        <w:contextualSpacing/>
        <w:rPr>
          <w:rFonts w:eastAsia="Calibri"/>
          <w:color w:val="000000" w:themeColor="text1"/>
        </w:rPr>
      </w:pPr>
      <w:r w:rsidRPr="00DE3CD5">
        <w:rPr>
          <w:rFonts w:eastAsia="Calibri"/>
          <w:color w:val="000000" w:themeColor="text1"/>
        </w:rPr>
        <w:t>The authors confirm that they have no conflict of interest.</w:t>
      </w:r>
    </w:p>
    <w:p w14:paraId="144BD44B" w14:textId="77777777" w:rsidR="00D3364F" w:rsidRPr="00DE3CD5" w:rsidRDefault="00D3364F" w:rsidP="00666C2B">
      <w:pPr>
        <w:contextualSpacing/>
        <w:rPr>
          <w:color w:val="808080"/>
        </w:rPr>
      </w:pPr>
    </w:p>
    <w:p w14:paraId="3C1C0369" w14:textId="77777777" w:rsidR="00542D73" w:rsidRPr="00DE3CD5" w:rsidRDefault="00827826" w:rsidP="00666C2B">
      <w:pPr>
        <w:contextualSpacing/>
        <w:rPr>
          <w:b/>
          <w:color w:val="000000"/>
        </w:rPr>
      </w:pPr>
      <w:r w:rsidRPr="00DE3CD5">
        <w:rPr>
          <w:rFonts w:eastAsia="Calibri"/>
          <w:b/>
        </w:rPr>
        <w:t>REFERENCES:</w:t>
      </w:r>
      <w:r w:rsidRPr="00DE3CD5">
        <w:rPr>
          <w:rFonts w:eastAsia="Calibri"/>
        </w:rPr>
        <w:t xml:space="preserve"> </w:t>
      </w:r>
      <w:bookmarkStart w:id="2" w:name="gjdgxs" w:colFirst="0" w:colLast="0"/>
      <w:bookmarkStart w:id="3" w:name="30j0zll" w:colFirst="0" w:colLast="0"/>
      <w:bookmarkStart w:id="4" w:name="1fob9te" w:colFirst="0" w:colLast="0"/>
      <w:bookmarkStart w:id="5" w:name="kix.dnstqay1kwjl" w:colFirst="0" w:colLast="0"/>
      <w:bookmarkStart w:id="6" w:name="3znysh7" w:colFirst="0" w:colLast="0"/>
      <w:bookmarkStart w:id="7" w:name="tyjcwt" w:colFirst="0" w:colLast="0"/>
      <w:bookmarkStart w:id="8" w:name="1t3h5sf" w:colFirst="0" w:colLast="0"/>
      <w:bookmarkStart w:id="9" w:name="4d34og8" w:colFirst="0" w:colLast="0"/>
      <w:bookmarkStart w:id="10" w:name="3rdcrjn" w:colFirst="0" w:colLast="0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</w:p>
    <w:p w14:paraId="29D59890" w14:textId="6F0FBF48" w:rsidR="00393657" w:rsidRPr="00DE3CD5" w:rsidRDefault="00542D73" w:rsidP="00666C2B">
      <w:pPr>
        <w:pStyle w:val="EndNoteBibliography"/>
        <w:contextualSpacing/>
        <w:rPr>
          <w:noProof/>
        </w:rPr>
      </w:pPr>
      <w:r w:rsidRPr="00DE3CD5">
        <w:rPr>
          <w:color w:val="7F7F7F"/>
        </w:rPr>
        <w:fldChar w:fldCharType="begin"/>
      </w:r>
      <w:r w:rsidRPr="00DE3CD5">
        <w:rPr>
          <w:color w:val="7F7F7F"/>
        </w:rPr>
        <w:instrText xml:space="preserve"> ADDIN EN.REFLIST </w:instrText>
      </w:r>
      <w:r w:rsidRPr="00DE3CD5">
        <w:rPr>
          <w:color w:val="7F7F7F"/>
        </w:rPr>
        <w:fldChar w:fldCharType="separate"/>
      </w:r>
      <w:r w:rsidR="00393657" w:rsidRPr="00DE3CD5">
        <w:rPr>
          <w:noProof/>
        </w:rPr>
        <w:t>1</w:t>
      </w:r>
      <w:r w:rsidR="00393657" w:rsidRPr="00DE3CD5">
        <w:rPr>
          <w:noProof/>
        </w:rPr>
        <w:tab/>
        <w:t>Liang, T.</w:t>
      </w:r>
      <w:r w:rsidR="00666C2B">
        <w:rPr>
          <w:noProof/>
        </w:rPr>
        <w:t xml:space="preserve">, </w:t>
      </w:r>
      <w:r w:rsidR="00393657" w:rsidRPr="00DE3CD5">
        <w:rPr>
          <w:noProof/>
        </w:rPr>
        <w:t xml:space="preserve">Motan, T. Mature Oocyte Cryopreservation for Fertility Preservation. </w:t>
      </w:r>
      <w:r w:rsidR="00393657" w:rsidRPr="00DE3CD5">
        <w:rPr>
          <w:i/>
          <w:noProof/>
        </w:rPr>
        <w:t>Advances in Experimental Medicine and Biology.</w:t>
      </w:r>
      <w:r w:rsidR="00393657" w:rsidRPr="00DE3CD5">
        <w:rPr>
          <w:noProof/>
        </w:rPr>
        <w:t xml:space="preserve"> </w:t>
      </w:r>
      <w:r w:rsidR="00393657" w:rsidRPr="00DE3CD5">
        <w:rPr>
          <w:b/>
          <w:noProof/>
        </w:rPr>
        <w:t>951</w:t>
      </w:r>
      <w:r w:rsidR="00666C2B" w:rsidRPr="00DE3CD5">
        <w:rPr>
          <w:noProof/>
        </w:rPr>
        <w:t>,</w:t>
      </w:r>
      <w:r w:rsidR="00393657" w:rsidRPr="00DE3CD5">
        <w:rPr>
          <w:noProof/>
        </w:rPr>
        <w:t xml:space="preserve"> 155-161</w:t>
      </w:r>
      <w:r w:rsidR="00666C2B">
        <w:rPr>
          <w:noProof/>
        </w:rPr>
        <w:t xml:space="preserve"> </w:t>
      </w:r>
      <w:r w:rsidR="00393657" w:rsidRPr="00DE3CD5">
        <w:rPr>
          <w:noProof/>
        </w:rPr>
        <w:t>(2016).</w:t>
      </w:r>
    </w:p>
    <w:p w14:paraId="6448FFCB" w14:textId="446C6CCD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2</w:t>
      </w:r>
      <w:r w:rsidRPr="00DE3CD5">
        <w:rPr>
          <w:noProof/>
        </w:rPr>
        <w:tab/>
        <w:t>Yoon, T. K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Live births after vitrification of oocytes in a stimulated in vitro fertilization-embryo transfer program. </w:t>
      </w:r>
      <w:r w:rsidRPr="00DE3CD5">
        <w:rPr>
          <w:i/>
          <w:noProof/>
        </w:rPr>
        <w:t>Fertility and Sterility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79</w:t>
      </w:r>
      <w:r w:rsidRPr="00DE3CD5">
        <w:rPr>
          <w:noProof/>
        </w:rPr>
        <w:t xml:space="preserve"> (6), 1323-1326</w:t>
      </w:r>
      <w:r w:rsidR="00666C2B">
        <w:rPr>
          <w:noProof/>
        </w:rPr>
        <w:t xml:space="preserve"> </w:t>
      </w:r>
      <w:r w:rsidRPr="00DE3CD5">
        <w:rPr>
          <w:noProof/>
        </w:rPr>
        <w:t>(2003).</w:t>
      </w:r>
    </w:p>
    <w:p w14:paraId="5C1066DF" w14:textId="47CF4341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3</w:t>
      </w:r>
      <w:r w:rsidRPr="00DE3CD5">
        <w:rPr>
          <w:noProof/>
        </w:rPr>
        <w:tab/>
        <w:t>Donnez, J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Livebirth after orthotopic transplantation of cryopreserved ovarian tissue. </w:t>
      </w:r>
      <w:r w:rsidRPr="00DE3CD5">
        <w:rPr>
          <w:i/>
          <w:noProof/>
        </w:rPr>
        <w:t>Lancet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364</w:t>
      </w:r>
      <w:r w:rsidRPr="00DE3CD5">
        <w:rPr>
          <w:noProof/>
        </w:rPr>
        <w:t xml:space="preserve"> (9443), 1405-1410</w:t>
      </w:r>
      <w:r w:rsidR="00666C2B">
        <w:rPr>
          <w:noProof/>
        </w:rPr>
        <w:t xml:space="preserve"> </w:t>
      </w:r>
      <w:r w:rsidRPr="00DE3CD5">
        <w:rPr>
          <w:noProof/>
        </w:rPr>
        <w:t>(2004).</w:t>
      </w:r>
    </w:p>
    <w:p w14:paraId="1AA6A372" w14:textId="78DF4A6C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4</w:t>
      </w:r>
      <w:r w:rsidRPr="00DE3CD5">
        <w:rPr>
          <w:noProof/>
        </w:rPr>
        <w:tab/>
        <w:t>Meirow, D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Pregnancy after transplantation of cryopreserved ovarian tissue in a patient with ovarian failure after chemotherapy. </w:t>
      </w:r>
      <w:r w:rsidRPr="00DE3CD5">
        <w:rPr>
          <w:i/>
          <w:noProof/>
        </w:rPr>
        <w:t>New England Journal of Medicine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353</w:t>
      </w:r>
      <w:r w:rsidRPr="00DE3CD5">
        <w:rPr>
          <w:noProof/>
        </w:rPr>
        <w:t xml:space="preserve"> (3), 318-321 (2005).</w:t>
      </w:r>
    </w:p>
    <w:p w14:paraId="6FF4C9F9" w14:textId="4B953CB3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5</w:t>
      </w:r>
      <w:r w:rsidRPr="00DE3CD5">
        <w:rPr>
          <w:noProof/>
        </w:rPr>
        <w:tab/>
        <w:t>De Vos, M., Devroey, P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Fauser, B. C. Primary ovarian insufficiency. </w:t>
      </w:r>
      <w:r w:rsidRPr="00DE3CD5">
        <w:rPr>
          <w:i/>
          <w:noProof/>
        </w:rPr>
        <w:t>Lancet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376</w:t>
      </w:r>
      <w:r w:rsidRPr="00DE3CD5">
        <w:rPr>
          <w:noProof/>
        </w:rPr>
        <w:t xml:space="preserve"> (9744), 911-921 (2010).</w:t>
      </w:r>
    </w:p>
    <w:p w14:paraId="6B0DCEF3" w14:textId="72C2C1AD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6</w:t>
      </w:r>
      <w:r w:rsidRPr="00DE3CD5">
        <w:rPr>
          <w:noProof/>
        </w:rPr>
        <w:tab/>
        <w:t>Scott, R. T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Follicle-stimulating hormone levels on cycle day 3 are predictive of in vitro fertilization outcome. </w:t>
      </w:r>
      <w:r w:rsidRPr="00DE3CD5">
        <w:rPr>
          <w:i/>
          <w:noProof/>
        </w:rPr>
        <w:t>Fertility and Sterility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51</w:t>
      </w:r>
      <w:r w:rsidRPr="00DE3CD5">
        <w:rPr>
          <w:noProof/>
        </w:rPr>
        <w:t xml:space="preserve"> (4), 651-654 (1989).</w:t>
      </w:r>
    </w:p>
    <w:p w14:paraId="01C1B036" w14:textId="5C46F7A2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7</w:t>
      </w:r>
      <w:r w:rsidRPr="00DE3CD5">
        <w:rPr>
          <w:noProof/>
        </w:rPr>
        <w:tab/>
        <w:t>Ferraretti, A. P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ESHRE consensus on the definition of ‘poor response' to ovarian stimulation for in vitro fertilization: the Bologna criteria†. </w:t>
      </w:r>
      <w:r w:rsidRPr="00DE3CD5">
        <w:rPr>
          <w:i/>
          <w:noProof/>
        </w:rPr>
        <w:t>Human Reproduction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26</w:t>
      </w:r>
      <w:r w:rsidRPr="00DE3CD5">
        <w:rPr>
          <w:noProof/>
        </w:rPr>
        <w:t xml:space="preserve"> (7), 1616-1624 (2011).</w:t>
      </w:r>
    </w:p>
    <w:p w14:paraId="484B704D" w14:textId="7EF1B1F9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8</w:t>
      </w:r>
      <w:r w:rsidRPr="00DE3CD5">
        <w:rPr>
          <w:noProof/>
        </w:rPr>
        <w:tab/>
        <w:t>Huhtaniemi, I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Advances in the Molecular Pathophysiology, Genetics, and Treatment of Primary Ovarian Insufficiency. </w:t>
      </w:r>
      <w:r w:rsidRPr="00DE3CD5">
        <w:rPr>
          <w:i/>
          <w:noProof/>
        </w:rPr>
        <w:t>Trends in Endocrinology and Metabolism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29</w:t>
      </w:r>
      <w:r w:rsidRPr="00DE3CD5">
        <w:rPr>
          <w:noProof/>
        </w:rPr>
        <w:t xml:space="preserve"> (6), 400-419 (2018).</w:t>
      </w:r>
    </w:p>
    <w:p w14:paraId="09B619B6" w14:textId="42BDFC2B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9</w:t>
      </w:r>
      <w:r w:rsidRPr="00DE3CD5">
        <w:rPr>
          <w:noProof/>
        </w:rPr>
        <w:tab/>
        <w:t>Męczekalski, B., Maciejewska-Jeske, M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Podfigurna, A. Reproduction in premature ovarian insufficiency patients - from latest studies to therapeutic approach. </w:t>
      </w:r>
      <w:r w:rsidRPr="00DE3CD5">
        <w:rPr>
          <w:i/>
          <w:noProof/>
        </w:rPr>
        <w:t>Prz Menopauzalny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17</w:t>
      </w:r>
      <w:r w:rsidRPr="00DE3CD5">
        <w:rPr>
          <w:noProof/>
        </w:rPr>
        <w:t xml:space="preserve"> (3), 117-119 (2018).</w:t>
      </w:r>
    </w:p>
    <w:p w14:paraId="1D758142" w14:textId="7EC59672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10</w:t>
      </w:r>
      <w:r w:rsidRPr="00DE3CD5">
        <w:rPr>
          <w:noProof/>
        </w:rPr>
        <w:tab/>
        <w:t xml:space="preserve">Baker, V. Life plans and family-building options for women with primary ovarian </w:t>
      </w:r>
      <w:r w:rsidRPr="00DE3CD5">
        <w:rPr>
          <w:noProof/>
        </w:rPr>
        <w:lastRenderedPageBreak/>
        <w:t xml:space="preserve">insufficiency. </w:t>
      </w:r>
      <w:r w:rsidRPr="00DE3CD5">
        <w:rPr>
          <w:i/>
          <w:noProof/>
        </w:rPr>
        <w:t>Seminars in Reproductive Medicine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29</w:t>
      </w:r>
      <w:r w:rsidRPr="00DE3CD5">
        <w:rPr>
          <w:noProof/>
        </w:rPr>
        <w:t xml:space="preserve"> (4), 362-372 (2011).</w:t>
      </w:r>
    </w:p>
    <w:p w14:paraId="291CEA65" w14:textId="7982F906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11</w:t>
      </w:r>
      <w:r w:rsidRPr="00DE3CD5">
        <w:rPr>
          <w:noProof/>
        </w:rPr>
        <w:tab/>
        <w:t>Englert, Y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Govaerts, I. Oocyte donation: particular technical and ethical aspects. </w:t>
      </w:r>
      <w:r w:rsidRPr="00DE3CD5">
        <w:rPr>
          <w:i/>
          <w:noProof/>
        </w:rPr>
        <w:t>Human Reproduction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13 Suppl 2</w:t>
      </w:r>
      <w:r w:rsidR="00666C2B" w:rsidRPr="00DE3CD5">
        <w:rPr>
          <w:noProof/>
        </w:rPr>
        <w:t>,</w:t>
      </w:r>
      <w:r w:rsidRPr="00DE3CD5">
        <w:rPr>
          <w:noProof/>
        </w:rPr>
        <w:t xml:space="preserve"> 90-97 (1998).</w:t>
      </w:r>
    </w:p>
    <w:p w14:paraId="4B6FC6AF" w14:textId="3D69658C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12</w:t>
      </w:r>
      <w:r w:rsidRPr="00DE3CD5">
        <w:rPr>
          <w:noProof/>
        </w:rPr>
        <w:tab/>
        <w:t>Englert, Y., Rodesch, C., Laruelle, C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Govoerts, I. [Oocyte donation: ethical aspects related to the donor]. </w:t>
      </w:r>
      <w:r w:rsidRPr="00DE3CD5">
        <w:rPr>
          <w:i/>
          <w:noProof/>
        </w:rPr>
        <w:t>Contraception, Fertilite, Sexualite (1992)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25</w:t>
      </w:r>
      <w:r w:rsidRPr="00DE3CD5">
        <w:rPr>
          <w:noProof/>
        </w:rPr>
        <w:t xml:space="preserve"> (3), 251-257 (1997).</w:t>
      </w:r>
    </w:p>
    <w:p w14:paraId="41BB7337" w14:textId="329381FD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13</w:t>
      </w:r>
      <w:r w:rsidRPr="00DE3CD5">
        <w:rPr>
          <w:noProof/>
        </w:rPr>
        <w:tab/>
        <w:t>Storgaard, M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Obstetric and neonatal complications in pregnancies conceived after oocyte donation: a systematic review and meta-analysis. </w:t>
      </w:r>
      <w:r w:rsidRPr="00DE3CD5">
        <w:rPr>
          <w:i/>
          <w:noProof/>
        </w:rPr>
        <w:t>BJOG: An International Journal of Obstetrics and Gynaecology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124</w:t>
      </w:r>
      <w:r w:rsidRPr="00DE3CD5">
        <w:rPr>
          <w:noProof/>
        </w:rPr>
        <w:t xml:space="preserve"> (4), 561-572 (2017).</w:t>
      </w:r>
    </w:p>
    <w:p w14:paraId="465C4D41" w14:textId="12F083ED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14</w:t>
      </w:r>
      <w:r w:rsidRPr="00DE3CD5">
        <w:rPr>
          <w:noProof/>
        </w:rPr>
        <w:tab/>
        <w:t>Storgaard, M., Malchau, S., Loft, A., Larsen, E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Pinborg, A. [Oocyte donation is associated with an increased risk of complications in the pregnant woman and the fetus]. </w:t>
      </w:r>
      <w:r w:rsidRPr="00DE3CD5">
        <w:rPr>
          <w:i/>
          <w:noProof/>
        </w:rPr>
        <w:t>Ugeskrift for Laeger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179</w:t>
      </w:r>
      <w:r w:rsidRPr="00DE3CD5">
        <w:rPr>
          <w:noProof/>
        </w:rPr>
        <w:t xml:space="preserve"> (11)</w:t>
      </w:r>
      <w:r w:rsidR="00B932CB" w:rsidRPr="00DE3CD5">
        <w:rPr>
          <w:noProof/>
        </w:rPr>
        <w:t xml:space="preserve"> </w:t>
      </w:r>
      <w:r w:rsidRPr="00DE3CD5">
        <w:rPr>
          <w:noProof/>
        </w:rPr>
        <w:t>(2017).</w:t>
      </w:r>
    </w:p>
    <w:p w14:paraId="5B131869" w14:textId="3D7CD9F5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15</w:t>
      </w:r>
      <w:r w:rsidRPr="00DE3CD5">
        <w:rPr>
          <w:noProof/>
        </w:rPr>
        <w:tab/>
        <w:t>Kawamura, K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Hippo signaling disruption and Akt stimulation of ovarian follicles for infertility treatment. </w:t>
      </w:r>
      <w:r w:rsidRPr="00DE3CD5">
        <w:rPr>
          <w:i/>
          <w:noProof/>
        </w:rPr>
        <w:t>Proceedings of the National Academy of Sciences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110</w:t>
      </w:r>
      <w:r w:rsidRPr="00DE3CD5">
        <w:rPr>
          <w:noProof/>
        </w:rPr>
        <w:t xml:space="preserve"> (43), 17474-17479 (2013).</w:t>
      </w:r>
    </w:p>
    <w:p w14:paraId="38FAA518" w14:textId="73DDE267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16</w:t>
      </w:r>
      <w:r w:rsidRPr="00DE3CD5">
        <w:rPr>
          <w:noProof/>
        </w:rPr>
        <w:tab/>
        <w:t>Hsueh, A. J., Kawamura, K., Cheng, Y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Fauser, B. C. Intraovarian control of early folliculogenesis. </w:t>
      </w:r>
      <w:r w:rsidRPr="00DE3CD5">
        <w:rPr>
          <w:i/>
          <w:noProof/>
        </w:rPr>
        <w:t>Endocrine Reviews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36</w:t>
      </w:r>
      <w:r w:rsidRPr="00DE3CD5">
        <w:rPr>
          <w:noProof/>
        </w:rPr>
        <w:t xml:space="preserve"> (1), 1-24 (2015).</w:t>
      </w:r>
    </w:p>
    <w:p w14:paraId="029BE4C7" w14:textId="23316B81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17</w:t>
      </w:r>
      <w:r w:rsidRPr="00DE3CD5">
        <w:rPr>
          <w:noProof/>
        </w:rPr>
        <w:tab/>
        <w:t>Li, J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Activation of dormant ovarian follicles to generate mature eggs. </w:t>
      </w:r>
      <w:r w:rsidRPr="00DE3CD5">
        <w:rPr>
          <w:i/>
          <w:noProof/>
        </w:rPr>
        <w:t>Proceedings of the National Academy of Sciences of the United States of America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107</w:t>
      </w:r>
      <w:r w:rsidRPr="00DE3CD5">
        <w:rPr>
          <w:noProof/>
        </w:rPr>
        <w:t xml:space="preserve"> (22), 10280-10284 (2010).</w:t>
      </w:r>
    </w:p>
    <w:p w14:paraId="76BD380F" w14:textId="11F168BB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18</w:t>
      </w:r>
      <w:r w:rsidRPr="00DE3CD5">
        <w:rPr>
          <w:noProof/>
        </w:rPr>
        <w:tab/>
        <w:t>Suzuki, N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Successful fertility preservation following ovarian tissue vitrification in patients with primary ovarian insufficiency. </w:t>
      </w:r>
      <w:r w:rsidRPr="00DE3CD5">
        <w:rPr>
          <w:i/>
          <w:noProof/>
        </w:rPr>
        <w:t>Human Reproduction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30</w:t>
      </w:r>
      <w:r w:rsidRPr="00DE3CD5">
        <w:rPr>
          <w:noProof/>
        </w:rPr>
        <w:t xml:space="preserve"> (3), 608-615 (2015).</w:t>
      </w:r>
    </w:p>
    <w:p w14:paraId="5B57558B" w14:textId="08493AE7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19</w:t>
      </w:r>
      <w:r w:rsidRPr="00DE3CD5">
        <w:rPr>
          <w:noProof/>
        </w:rPr>
        <w:tab/>
        <w:t>Tanaka, Y., Hsueh, A. J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Kawamura, K. Surgical approaches of drug-free in vitro activation and laparoscopic ovarian incision to treat patients with ovarian infertility. </w:t>
      </w:r>
      <w:r w:rsidRPr="00DE3CD5">
        <w:rPr>
          <w:i/>
          <w:noProof/>
        </w:rPr>
        <w:t>Fertility and Sterility.</w:t>
      </w:r>
      <w:r w:rsidRPr="00DE3CD5">
        <w:rPr>
          <w:noProof/>
        </w:rPr>
        <w:t xml:space="preserve"> doi:10.1016/j.fertnstert.2020.07.029, (2020).</w:t>
      </w:r>
    </w:p>
    <w:p w14:paraId="546ECAD2" w14:textId="68177264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20</w:t>
      </w:r>
      <w:r w:rsidRPr="00DE3CD5">
        <w:rPr>
          <w:noProof/>
        </w:rPr>
        <w:tab/>
        <w:t>Kawamura, K., Ishizuka, B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Hsueh, A. J. W. Drug-free in-vitro activation of follicles for infertility treatment in poor ovarian response patients with decreased ovarian reserve. </w:t>
      </w:r>
      <w:r w:rsidRPr="00DE3CD5">
        <w:rPr>
          <w:i/>
          <w:noProof/>
        </w:rPr>
        <w:t>Reproductive Biomedicine Online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40</w:t>
      </w:r>
      <w:r w:rsidRPr="00DE3CD5">
        <w:rPr>
          <w:noProof/>
        </w:rPr>
        <w:t xml:space="preserve"> (2), 245-253 (2020).</w:t>
      </w:r>
    </w:p>
    <w:p w14:paraId="0FC825C5" w14:textId="35CA3CEB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21</w:t>
      </w:r>
      <w:r w:rsidRPr="00DE3CD5">
        <w:rPr>
          <w:noProof/>
        </w:rPr>
        <w:tab/>
        <w:t>Haino, T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Determination of Follicular Localization in Human Ovarian Cortex for Vitrification. </w:t>
      </w:r>
      <w:r w:rsidR="00666C2B">
        <w:rPr>
          <w:i/>
          <w:noProof/>
        </w:rPr>
        <w:t>Journal of Adolescent and Young Adult Oncology</w:t>
      </w:r>
      <w:r w:rsidRPr="00DE3CD5">
        <w:rPr>
          <w:i/>
          <w:noProof/>
        </w:rPr>
        <w:t>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7</w:t>
      </w:r>
      <w:r w:rsidRPr="00DE3CD5">
        <w:rPr>
          <w:noProof/>
        </w:rPr>
        <w:t xml:space="preserve"> (1), 46-53 (2018).</w:t>
      </w:r>
    </w:p>
    <w:p w14:paraId="54EADF62" w14:textId="20DD963D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22</w:t>
      </w:r>
      <w:r w:rsidRPr="00DE3CD5">
        <w:rPr>
          <w:noProof/>
        </w:rPr>
        <w:tab/>
        <w:t>Baird, D. T., Webb, R., Campbell, B. K., Harkness, L. M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Gosden, R. G. Long-term ovarian function in sheep after ovariectomy and transplantation of autografts stored at -196 C. </w:t>
      </w:r>
      <w:r w:rsidRPr="00DE3CD5">
        <w:rPr>
          <w:i/>
          <w:noProof/>
        </w:rPr>
        <w:t>Endocrinology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140</w:t>
      </w:r>
      <w:r w:rsidRPr="00DE3CD5">
        <w:rPr>
          <w:noProof/>
        </w:rPr>
        <w:t xml:space="preserve"> (1), 462-471 (1999).</w:t>
      </w:r>
    </w:p>
    <w:p w14:paraId="020FE21E" w14:textId="195AC8D8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23</w:t>
      </w:r>
      <w:r w:rsidRPr="00DE3CD5">
        <w:rPr>
          <w:noProof/>
        </w:rPr>
        <w:tab/>
        <w:t>Qin, Y., Jiao, X., Simpson, J. L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Chen, Z. J. Genetics of primary ovarian insufficiency: new developments and opportunities. </w:t>
      </w:r>
      <w:r w:rsidRPr="00DE3CD5">
        <w:rPr>
          <w:i/>
          <w:noProof/>
        </w:rPr>
        <w:t>Human Reproduction Update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21</w:t>
      </w:r>
      <w:r w:rsidRPr="00DE3CD5">
        <w:rPr>
          <w:noProof/>
        </w:rPr>
        <w:t xml:space="preserve"> (6), 787-808 (2015).</w:t>
      </w:r>
    </w:p>
    <w:p w14:paraId="2E575BDC" w14:textId="0B311038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24</w:t>
      </w:r>
      <w:r w:rsidRPr="00DE3CD5">
        <w:rPr>
          <w:noProof/>
        </w:rPr>
        <w:tab/>
        <w:t>Domniz, N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Meirow, D. Premature ovarian insufficiency and autoimmune diseases. </w:t>
      </w:r>
      <w:r w:rsidR="00666C2B">
        <w:rPr>
          <w:i/>
          <w:noProof/>
        </w:rPr>
        <w:t>Best Practice &amp; Research: Clinical Obstetrics &amp; Gynaecology</w:t>
      </w:r>
      <w:r w:rsidRPr="00DE3CD5">
        <w:rPr>
          <w:i/>
          <w:noProof/>
        </w:rPr>
        <w:t>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60</w:t>
      </w:r>
      <w:r w:rsidR="00666C2B" w:rsidRPr="00DE3CD5">
        <w:rPr>
          <w:noProof/>
        </w:rPr>
        <w:t>,</w:t>
      </w:r>
      <w:r w:rsidRPr="00DE3CD5">
        <w:rPr>
          <w:noProof/>
        </w:rPr>
        <w:t xml:space="preserve"> 42-55 (2019).</w:t>
      </w:r>
    </w:p>
    <w:p w14:paraId="23BE6819" w14:textId="4756E319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25</w:t>
      </w:r>
      <w:r w:rsidRPr="00DE3CD5">
        <w:rPr>
          <w:noProof/>
        </w:rPr>
        <w:tab/>
        <w:t xml:space="preserve">Laven, J. S. Primary Ovarian Insufficiency. </w:t>
      </w:r>
      <w:r w:rsidRPr="00DE3CD5">
        <w:rPr>
          <w:i/>
          <w:noProof/>
        </w:rPr>
        <w:t>Seminars in Reproductive Medicine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34</w:t>
      </w:r>
      <w:r w:rsidRPr="00DE3CD5">
        <w:rPr>
          <w:noProof/>
        </w:rPr>
        <w:t xml:space="preserve"> (4), 230-234 (2016).</w:t>
      </w:r>
    </w:p>
    <w:p w14:paraId="1DE49F63" w14:textId="55D36A27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26</w:t>
      </w:r>
      <w:r w:rsidRPr="00DE3CD5">
        <w:rPr>
          <w:noProof/>
        </w:rPr>
        <w:tab/>
        <w:t>Grynberg, M.</w:t>
      </w:r>
      <w:r w:rsidRPr="00DE3CD5">
        <w:rPr>
          <w:i/>
          <w:noProof/>
        </w:rPr>
        <w:t xml:space="preserve"> </w:t>
      </w:r>
      <w:r w:rsidR="00666C2B" w:rsidRPr="00666C2B">
        <w:rPr>
          <w:noProof/>
        </w:rPr>
        <w:t>et al.</w:t>
      </w:r>
      <w:r w:rsidRPr="00DE3CD5">
        <w:rPr>
          <w:noProof/>
        </w:rPr>
        <w:t xml:space="preserve"> Fertility preservation in Turner syndrome. </w:t>
      </w:r>
      <w:r w:rsidRPr="00DE3CD5">
        <w:rPr>
          <w:i/>
          <w:noProof/>
        </w:rPr>
        <w:t>Fertility and Sterility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105</w:t>
      </w:r>
      <w:r w:rsidRPr="00DE3CD5">
        <w:rPr>
          <w:noProof/>
        </w:rPr>
        <w:t xml:space="preserve"> (1), 13-19 (2016).</w:t>
      </w:r>
    </w:p>
    <w:p w14:paraId="1A76457A" w14:textId="0AA2AC7F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27</w:t>
      </w:r>
      <w:r w:rsidRPr="00DE3CD5">
        <w:rPr>
          <w:noProof/>
        </w:rPr>
        <w:tab/>
        <w:t>Tomao, F., Spinelli, G. P., Panici, P. B., Frati, L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Tomao, S. Ovarian function, reproduction and strategies for fertility preservation after breast cancer. </w:t>
      </w:r>
      <w:r w:rsidRPr="00DE3CD5">
        <w:rPr>
          <w:i/>
          <w:noProof/>
        </w:rPr>
        <w:t>Critical Reviews in Oncology/Hematology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76</w:t>
      </w:r>
      <w:r w:rsidRPr="00DE3CD5">
        <w:rPr>
          <w:noProof/>
        </w:rPr>
        <w:t xml:space="preserve"> (1), 1-12 (2010).</w:t>
      </w:r>
    </w:p>
    <w:p w14:paraId="76455A4A" w14:textId="6754D7C6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28</w:t>
      </w:r>
      <w:r w:rsidRPr="00DE3CD5">
        <w:rPr>
          <w:noProof/>
        </w:rPr>
        <w:tab/>
        <w:t>Kim, S., Lee, Y., Lee, S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Kim, T. Ovarian tissue cryopreservation and transplantation in patients with cancer. </w:t>
      </w:r>
      <w:r w:rsidR="00666C2B">
        <w:rPr>
          <w:i/>
          <w:noProof/>
        </w:rPr>
        <w:t>Obstetrics &amp; Gynecology Science</w:t>
      </w:r>
      <w:r w:rsidRPr="00DE3CD5">
        <w:rPr>
          <w:i/>
          <w:noProof/>
        </w:rPr>
        <w:t>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61</w:t>
      </w:r>
      <w:r w:rsidRPr="00DE3CD5">
        <w:rPr>
          <w:noProof/>
        </w:rPr>
        <w:t xml:space="preserve"> (4), 431-442 (2018).</w:t>
      </w:r>
    </w:p>
    <w:p w14:paraId="1E0D125B" w14:textId="0CE6F53E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lastRenderedPageBreak/>
        <w:t>29</w:t>
      </w:r>
      <w:r w:rsidRPr="00DE3CD5">
        <w:rPr>
          <w:noProof/>
        </w:rPr>
        <w:tab/>
        <w:t>Donnez, J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Dolmans, M. M. Ovarian tissue freezing: current status. </w:t>
      </w:r>
      <w:r w:rsidRPr="00DE3CD5">
        <w:rPr>
          <w:i/>
          <w:noProof/>
        </w:rPr>
        <w:t>Current Opinion in Obstetrics and Gynecology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27</w:t>
      </w:r>
      <w:r w:rsidRPr="00DE3CD5">
        <w:rPr>
          <w:noProof/>
        </w:rPr>
        <w:t xml:space="preserve"> (3), 222-230 (2015).</w:t>
      </w:r>
    </w:p>
    <w:p w14:paraId="2933DA6D" w14:textId="387C626B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30</w:t>
      </w:r>
      <w:r w:rsidRPr="00DE3CD5">
        <w:rPr>
          <w:noProof/>
        </w:rPr>
        <w:tab/>
        <w:t>Wu, R. C., Kuo, P. L., Lin, S. J., Liu, C. H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Tzeng, C. C. X chromosome mosaicism in patients with recurrent abortion or premature ovarian failure. </w:t>
      </w:r>
      <w:r w:rsidRPr="00DE3CD5">
        <w:rPr>
          <w:i/>
          <w:noProof/>
        </w:rPr>
        <w:t>Journal of the Formosan Medical Association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92</w:t>
      </w:r>
      <w:r w:rsidRPr="00DE3CD5">
        <w:rPr>
          <w:noProof/>
        </w:rPr>
        <w:t xml:space="preserve"> (11), 953-956 (1993).</w:t>
      </w:r>
    </w:p>
    <w:p w14:paraId="10C17E38" w14:textId="36D87220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31</w:t>
      </w:r>
      <w:r w:rsidRPr="00DE3CD5">
        <w:rPr>
          <w:noProof/>
        </w:rPr>
        <w:tab/>
        <w:t>De Munck, N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Vajta, G. Safety and efficiency of oocyte vitrification. </w:t>
      </w:r>
      <w:r w:rsidRPr="00DE3CD5">
        <w:rPr>
          <w:i/>
          <w:noProof/>
        </w:rPr>
        <w:t>Cryobiology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78</w:t>
      </w:r>
      <w:r w:rsidRPr="00DE3CD5">
        <w:rPr>
          <w:noProof/>
        </w:rPr>
        <w:t xml:space="preserve"> 119-127 (2017).</w:t>
      </w:r>
    </w:p>
    <w:p w14:paraId="2D0A5494" w14:textId="5E43DBE3" w:rsidR="00393657" w:rsidRPr="00DE3CD5" w:rsidRDefault="00393657" w:rsidP="00666C2B">
      <w:pPr>
        <w:pStyle w:val="EndNoteBibliography"/>
        <w:contextualSpacing/>
        <w:rPr>
          <w:noProof/>
        </w:rPr>
      </w:pPr>
      <w:r w:rsidRPr="00DE3CD5">
        <w:rPr>
          <w:noProof/>
        </w:rPr>
        <w:t>32</w:t>
      </w:r>
      <w:r w:rsidRPr="00DE3CD5">
        <w:rPr>
          <w:noProof/>
        </w:rPr>
        <w:tab/>
        <w:t>Argyle, C. E., Harper, J. C.</w:t>
      </w:r>
      <w:r w:rsidR="00666C2B">
        <w:rPr>
          <w:noProof/>
        </w:rPr>
        <w:t xml:space="preserve">, </w:t>
      </w:r>
      <w:r w:rsidRPr="00DE3CD5">
        <w:rPr>
          <w:noProof/>
        </w:rPr>
        <w:t xml:space="preserve">Davies, M. C. Oocyte cryopreservation: where are we now? </w:t>
      </w:r>
      <w:r w:rsidRPr="00DE3CD5">
        <w:rPr>
          <w:i/>
          <w:noProof/>
        </w:rPr>
        <w:t>Human Reproduction Update.</w:t>
      </w:r>
      <w:r w:rsidRPr="00DE3CD5">
        <w:rPr>
          <w:noProof/>
        </w:rPr>
        <w:t xml:space="preserve"> </w:t>
      </w:r>
      <w:r w:rsidRPr="00DE3CD5">
        <w:rPr>
          <w:b/>
          <w:noProof/>
        </w:rPr>
        <w:t>22</w:t>
      </w:r>
      <w:r w:rsidRPr="00DE3CD5">
        <w:rPr>
          <w:noProof/>
        </w:rPr>
        <w:t xml:space="preserve"> (4), 440-449 (2016).</w:t>
      </w:r>
    </w:p>
    <w:p w14:paraId="1BCE844C" w14:textId="155D080B" w:rsidR="005E7BB6" w:rsidRPr="00DE3CD5" w:rsidRDefault="00542D73" w:rsidP="00666C2B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7F7F7F"/>
        </w:rPr>
      </w:pPr>
      <w:r w:rsidRPr="00DE3CD5">
        <w:rPr>
          <w:color w:val="7F7F7F"/>
        </w:rPr>
        <w:fldChar w:fldCharType="end"/>
      </w:r>
      <w:r w:rsidR="00D95B9A" w:rsidRPr="00DE3CD5">
        <w:rPr>
          <w:color w:val="7F7F7F"/>
        </w:rPr>
        <w:fldChar w:fldCharType="begin"/>
      </w:r>
      <w:r w:rsidR="00D95B9A" w:rsidRPr="00DE3CD5">
        <w:rPr>
          <w:color w:val="7F7F7F"/>
        </w:rPr>
        <w:instrText xml:space="preserve"> ADDIN </w:instrText>
      </w:r>
      <w:r w:rsidR="00D95B9A" w:rsidRPr="00DE3CD5">
        <w:rPr>
          <w:color w:val="7F7F7F"/>
        </w:rPr>
        <w:fldChar w:fldCharType="end"/>
      </w:r>
    </w:p>
    <w:sectPr w:rsidR="005E7BB6" w:rsidRPr="00DE3CD5" w:rsidSect="00575F03">
      <w:headerReference w:type="even" r:id="rId8"/>
      <w:headerReference w:type="default" r:id="rId9"/>
      <w:footerReference w:type="even" r:id="rId10"/>
      <w:head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AB12958" w14:textId="77777777" w:rsidR="00A244FA" w:rsidRDefault="00A244FA">
      <w:r>
        <w:separator/>
      </w:r>
    </w:p>
  </w:endnote>
  <w:endnote w:type="continuationSeparator" w:id="0">
    <w:p w14:paraId="141F5D5F" w14:textId="77777777" w:rsidR="00A244FA" w:rsidRDefault="00A244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ヒラギノ角ゴ ProN W3">
    <w:altName w:val="游ゴシック"/>
    <w:charset w:val="80"/>
    <w:family w:val="swiss"/>
    <w:pitch w:val="variable"/>
    <w:sig w:usb0="E00002FF" w:usb1="7AC7FFFF" w:usb2="00000012" w:usb3="00000000" w:csb0="0002000D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A0DC9B3" w14:textId="77777777" w:rsidR="00847178" w:rsidRDefault="0084717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A82D373" w14:textId="77777777" w:rsidR="00A244FA" w:rsidRDefault="00A244FA">
      <w:r>
        <w:separator/>
      </w:r>
    </w:p>
  </w:footnote>
  <w:footnote w:type="continuationSeparator" w:id="0">
    <w:p w14:paraId="1327031D" w14:textId="77777777" w:rsidR="00A244FA" w:rsidRDefault="00A244F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B813B85" w14:textId="77777777" w:rsidR="00847178" w:rsidRDefault="0084717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614ED4" w14:textId="77777777" w:rsidR="00847178" w:rsidRDefault="0084717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11" w:name="_26in1rg" w:colFirst="0" w:colLast="0"/>
    <w:bookmarkEnd w:id="11"/>
    <w:r>
      <w:rPr>
        <w:rFonts w:eastAsia="Calibri"/>
        <w:color w:val="000000"/>
        <w:sz w:val="22"/>
        <w:szCs w:val="22"/>
      </w:rPr>
      <w:tab/>
    </w:r>
    <w:r>
      <w:rPr>
        <w:rFonts w:eastAsia="Calibri"/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C4213BB" w14:textId="77777777" w:rsidR="00847178" w:rsidRDefault="00847178" w:rsidP="00F519F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ind w:right="120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0B5448"/>
    <w:multiLevelType w:val="multilevel"/>
    <w:tmpl w:val="2A044AA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0C055307"/>
    <w:multiLevelType w:val="multilevel"/>
    <w:tmpl w:val="DFE4D040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17512EEB"/>
    <w:multiLevelType w:val="multilevel"/>
    <w:tmpl w:val="D60C46E0"/>
    <w:lvl w:ilvl="0">
      <w:numFmt w:val="decimal"/>
      <w:lvlText w:val="%1."/>
      <w:lvlJc w:val="left"/>
      <w:pPr>
        <w:ind w:left="42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1AE90CDB"/>
    <w:multiLevelType w:val="multilevel"/>
    <w:tmpl w:val="9E62A01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26A25249"/>
    <w:multiLevelType w:val="multilevel"/>
    <w:tmpl w:val="13588B0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6AB1930"/>
    <w:multiLevelType w:val="multilevel"/>
    <w:tmpl w:val="EED4E7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79536F8"/>
    <w:multiLevelType w:val="multilevel"/>
    <w:tmpl w:val="F1D8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BA63DEE"/>
    <w:multiLevelType w:val="hybridMultilevel"/>
    <w:tmpl w:val="911C5A9E"/>
    <w:lvl w:ilvl="0" w:tplc="8598802C">
      <w:start w:val="1"/>
      <w:numFmt w:val="upperLetter"/>
      <w:lvlText w:val="(%1)"/>
      <w:lvlJc w:val="left"/>
      <w:pPr>
        <w:ind w:left="360" w:hanging="360"/>
      </w:pPr>
      <w:rPr>
        <w:rFonts w:eastAsiaTheme="minorEastAsia" w:hint="default"/>
        <w:b w:val="0"/>
        <w:color w:val="000000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8" w15:restartNumberingAfterBreak="0">
    <w:nsid w:val="31264528"/>
    <w:multiLevelType w:val="multilevel"/>
    <w:tmpl w:val="574A4DA0"/>
    <w:lvl w:ilvl="0">
      <w:start w:val="1"/>
      <w:numFmt w:val="decimal"/>
      <w:lvlText w:val="%1."/>
      <w:lvlJc w:val="left"/>
      <w:pPr>
        <w:ind w:left="360" w:hanging="360"/>
      </w:pPr>
      <w:rPr>
        <w:rFonts w:ascii="Calibri" w:eastAsia="MS Gothic" w:hAnsi="Calibri" w:cs="Calibri" w:hint="default"/>
        <w:color w:val="000000" w:themeColor="text1"/>
      </w:rPr>
    </w:lvl>
    <w:lvl w:ilvl="1">
      <w:start w:val="1"/>
      <w:numFmt w:val="decimal"/>
      <w:isLgl/>
      <w:lvlText w:val="%1.%2"/>
      <w:lvlJc w:val="left"/>
      <w:pPr>
        <w:ind w:left="520" w:hanging="5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3731008"/>
    <w:multiLevelType w:val="multilevel"/>
    <w:tmpl w:val="7C566C0E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3A103081"/>
    <w:multiLevelType w:val="multilevel"/>
    <w:tmpl w:val="0424504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C2730B7"/>
    <w:multiLevelType w:val="hybridMultilevel"/>
    <w:tmpl w:val="423084A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2" w15:restartNumberingAfterBreak="0">
    <w:nsid w:val="50C8535E"/>
    <w:multiLevelType w:val="multilevel"/>
    <w:tmpl w:val="240C216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57F067D3"/>
    <w:multiLevelType w:val="multilevel"/>
    <w:tmpl w:val="91B4204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5EBD44A4"/>
    <w:multiLevelType w:val="multilevel"/>
    <w:tmpl w:val="13202F3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64C23D5B"/>
    <w:multiLevelType w:val="hybridMultilevel"/>
    <w:tmpl w:val="E99EEEC4"/>
    <w:lvl w:ilvl="0" w:tplc="CD2E1B7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6" w15:restartNumberingAfterBreak="0">
    <w:nsid w:val="68B0011E"/>
    <w:multiLevelType w:val="hybridMultilevel"/>
    <w:tmpl w:val="0D502B80"/>
    <w:lvl w:ilvl="0" w:tplc="4D507762">
      <w:start w:val="1"/>
      <w:numFmt w:val="decimal"/>
      <w:lvlText w:val="%1."/>
      <w:lvlJc w:val="left"/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564"/>
        </w:tabs>
        <w:ind w:left="3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70502404">
      <w:start w:val="1"/>
      <w:numFmt w:val="decimal"/>
      <w:lvlText w:val="%2."/>
      <w:lvlJc w:val="left"/>
      <w:pPr>
        <w:tabs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564"/>
        </w:tabs>
        <w:ind w:left="10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794A95E">
      <w:start w:val="1"/>
      <w:numFmt w:val="decimal"/>
      <w:lvlText w:val="%3."/>
      <w:lvlJc w:val="left"/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564"/>
        </w:tabs>
        <w:ind w:left="180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098220A0">
      <w:start w:val="1"/>
      <w:numFmt w:val="decimal"/>
      <w:lvlText w:val="%4."/>
      <w:lvlJc w:val="left"/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564"/>
        </w:tabs>
        <w:ind w:left="25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E0E409C2">
      <w:start w:val="1"/>
      <w:numFmt w:val="decimal"/>
      <w:lvlText w:val="%5."/>
      <w:lvlJc w:val="left"/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564"/>
        </w:tabs>
        <w:ind w:left="32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4B42C2C">
      <w:start w:val="1"/>
      <w:numFmt w:val="decimal"/>
      <w:lvlText w:val="%6."/>
      <w:lvlJc w:val="left"/>
      <w:pPr>
        <w:tabs>
          <w:tab w:val="left" w:pos="960"/>
          <w:tab w:val="left" w:pos="1920"/>
          <w:tab w:val="left" w:pos="2880"/>
          <w:tab w:val="left" w:pos="4800"/>
          <w:tab w:val="left" w:pos="5760"/>
          <w:tab w:val="left" w:pos="6720"/>
          <w:tab w:val="left" w:pos="7680"/>
          <w:tab w:val="left" w:pos="8564"/>
        </w:tabs>
        <w:ind w:left="39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85E6BE8">
      <w:start w:val="1"/>
      <w:numFmt w:val="decimal"/>
      <w:lvlText w:val="%7."/>
      <w:lvlJc w:val="left"/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564"/>
        </w:tabs>
        <w:ind w:left="46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2444B924">
      <w:start w:val="1"/>
      <w:numFmt w:val="decimal"/>
      <w:lvlText w:val="%8."/>
      <w:lvlJc w:val="left"/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564"/>
        </w:tabs>
        <w:ind w:left="540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6BC11EE">
      <w:start w:val="1"/>
      <w:numFmt w:val="decimal"/>
      <w:lvlText w:val="%9."/>
      <w:lvlJc w:val="left"/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564"/>
        </w:tabs>
        <w:ind w:left="61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768768E8"/>
    <w:multiLevelType w:val="multilevel"/>
    <w:tmpl w:val="E8685DEE"/>
    <w:lvl w:ilvl="0">
      <w:start w:val="1"/>
      <w:numFmt w:val="decimal"/>
      <w:lvlText w:val="%1."/>
      <w:lvlJc w:val="left"/>
      <w:pPr>
        <w:ind w:left="360" w:hanging="360"/>
      </w:pPr>
      <w:rPr>
        <w:rFonts w:ascii="MS Gothic" w:eastAsia="MS Gothic" w:hAnsi="MS Gothic" w:cs="MS Gothic" w:hint="default"/>
        <w:color w:val="000000" w:themeColor="text1"/>
      </w:rPr>
    </w:lvl>
    <w:lvl w:ilvl="1">
      <w:start w:val="1"/>
      <w:numFmt w:val="decimal"/>
      <w:isLgl/>
      <w:lvlText w:val="%1.%2"/>
      <w:lvlJc w:val="left"/>
      <w:pPr>
        <w:ind w:left="520" w:hanging="5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78FB02C3"/>
    <w:multiLevelType w:val="multilevel"/>
    <w:tmpl w:val="41D86BA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7B443033"/>
    <w:multiLevelType w:val="multilevel"/>
    <w:tmpl w:val="D60C46E0"/>
    <w:lvl w:ilvl="0">
      <w:numFmt w:val="decimal"/>
      <w:lvlText w:val="%1."/>
      <w:lvlJc w:val="left"/>
      <w:pPr>
        <w:ind w:left="420" w:hanging="420"/>
      </w:pPr>
      <w:rPr>
        <w:rFonts w:hint="eastAsia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0" w15:restartNumberingAfterBreak="0">
    <w:nsid w:val="7BE84E1E"/>
    <w:multiLevelType w:val="hybridMultilevel"/>
    <w:tmpl w:val="C46ABCF4"/>
    <w:lvl w:ilvl="0" w:tplc="E3BC4BDC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1" w15:restartNumberingAfterBreak="0">
    <w:nsid w:val="7C4832D0"/>
    <w:multiLevelType w:val="hybridMultilevel"/>
    <w:tmpl w:val="299E0D0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2" w15:restartNumberingAfterBreak="0">
    <w:nsid w:val="7CAA52FB"/>
    <w:multiLevelType w:val="hybridMultilevel"/>
    <w:tmpl w:val="D60C46E0"/>
    <w:lvl w:ilvl="0" w:tplc="889E901A"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3" w15:restartNumberingAfterBreak="0">
    <w:nsid w:val="7F330F06"/>
    <w:multiLevelType w:val="multilevel"/>
    <w:tmpl w:val="17FEF172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num w:numId="1">
    <w:abstractNumId w:val="0"/>
  </w:num>
  <w:num w:numId="2">
    <w:abstractNumId w:val="12"/>
  </w:num>
  <w:num w:numId="3">
    <w:abstractNumId w:val="3"/>
  </w:num>
  <w:num w:numId="4">
    <w:abstractNumId w:val="1"/>
  </w:num>
  <w:num w:numId="5">
    <w:abstractNumId w:val="14"/>
  </w:num>
  <w:num w:numId="6">
    <w:abstractNumId w:val="13"/>
  </w:num>
  <w:num w:numId="7">
    <w:abstractNumId w:val="23"/>
  </w:num>
  <w:num w:numId="8">
    <w:abstractNumId w:val="9"/>
  </w:num>
  <w:num w:numId="9">
    <w:abstractNumId w:val="18"/>
  </w:num>
  <w:num w:numId="10">
    <w:abstractNumId w:val="6"/>
  </w:num>
  <w:num w:numId="11">
    <w:abstractNumId w:val="10"/>
  </w:num>
  <w:num w:numId="12">
    <w:abstractNumId w:val="4"/>
  </w:num>
  <w:num w:numId="13">
    <w:abstractNumId w:val="16"/>
  </w:num>
  <w:num w:numId="14">
    <w:abstractNumId w:val="15"/>
  </w:num>
  <w:num w:numId="15">
    <w:abstractNumId w:val="11"/>
  </w:num>
  <w:num w:numId="16">
    <w:abstractNumId w:val="8"/>
  </w:num>
  <w:num w:numId="17">
    <w:abstractNumId w:val="17"/>
  </w:num>
  <w:num w:numId="18">
    <w:abstractNumId w:val="21"/>
  </w:num>
  <w:num w:numId="19">
    <w:abstractNumId w:val="22"/>
  </w:num>
  <w:num w:numId="20">
    <w:abstractNumId w:val="19"/>
  </w:num>
  <w:num w:numId="21">
    <w:abstractNumId w:val="2"/>
  </w:num>
  <w:num w:numId="22">
    <w:abstractNumId w:val="7"/>
  </w:num>
  <w:num w:numId="23">
    <w:abstractNumId w:val="20"/>
  </w:num>
  <w:num w:numId="2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doNotDisplayPageBoundaries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e5029vk9fe9pe5avdv5ff4wszps2v9wrfa&quot;&gt;My EndNote Library KG&lt;record-ids&gt;&lt;item&gt;453&lt;/item&gt;&lt;item&gt;455&lt;/item&gt;&lt;item&gt;456&lt;/item&gt;&lt;item&gt;457&lt;/item&gt;&lt;item&gt;458&lt;/item&gt;&lt;item&gt;459&lt;/item&gt;&lt;item&gt;461&lt;/item&gt;&lt;item&gt;462&lt;/item&gt;&lt;item&gt;463&lt;/item&gt;&lt;item&gt;464&lt;/item&gt;&lt;item&gt;465&lt;/item&gt;&lt;item&gt;467&lt;/item&gt;&lt;item&gt;468&lt;/item&gt;&lt;item&gt;469&lt;/item&gt;&lt;item&gt;497&lt;/item&gt;&lt;item&gt;498&lt;/item&gt;&lt;item&gt;499&lt;/item&gt;&lt;item&gt;500&lt;/item&gt;&lt;item&gt;501&lt;/item&gt;&lt;item&gt;502&lt;/item&gt;&lt;item&gt;503&lt;/item&gt;&lt;item&gt;505&lt;/item&gt;&lt;item&gt;506&lt;/item&gt;&lt;item&gt;507&lt;/item&gt;&lt;item&gt;508&lt;/item&gt;&lt;item&gt;509&lt;/item&gt;&lt;item&gt;840&lt;/item&gt;&lt;item&gt;843&lt;/item&gt;&lt;item&gt;844&lt;/item&gt;&lt;item&gt;845&lt;/item&gt;&lt;item&gt;846&lt;/item&gt;&lt;/record-ids&gt;&lt;/item&gt;&lt;/Libraries&gt;"/>
  </w:docVars>
  <w:rsids>
    <w:rsidRoot w:val="005E7BB6"/>
    <w:rsid w:val="00006F31"/>
    <w:rsid w:val="00027DC6"/>
    <w:rsid w:val="00045B28"/>
    <w:rsid w:val="00053467"/>
    <w:rsid w:val="00057DAA"/>
    <w:rsid w:val="000633F0"/>
    <w:rsid w:val="0008085C"/>
    <w:rsid w:val="00081F63"/>
    <w:rsid w:val="000868F6"/>
    <w:rsid w:val="000A00C7"/>
    <w:rsid w:val="000B1623"/>
    <w:rsid w:val="000B5E55"/>
    <w:rsid w:val="000C0FBB"/>
    <w:rsid w:val="000D026D"/>
    <w:rsid w:val="000D69A5"/>
    <w:rsid w:val="000D7B3E"/>
    <w:rsid w:val="000E2898"/>
    <w:rsid w:val="000F14F6"/>
    <w:rsid w:val="000F5D33"/>
    <w:rsid w:val="000F6955"/>
    <w:rsid w:val="0010078E"/>
    <w:rsid w:val="00104C84"/>
    <w:rsid w:val="00110337"/>
    <w:rsid w:val="00112CD8"/>
    <w:rsid w:val="001254A0"/>
    <w:rsid w:val="00130713"/>
    <w:rsid w:val="00130C34"/>
    <w:rsid w:val="00137D53"/>
    <w:rsid w:val="00145F1A"/>
    <w:rsid w:val="001504DE"/>
    <w:rsid w:val="00153E38"/>
    <w:rsid w:val="00155B1B"/>
    <w:rsid w:val="001734D6"/>
    <w:rsid w:val="00181FE0"/>
    <w:rsid w:val="001871E0"/>
    <w:rsid w:val="00190953"/>
    <w:rsid w:val="001A1262"/>
    <w:rsid w:val="001A62A0"/>
    <w:rsid w:val="001B1459"/>
    <w:rsid w:val="001C62BF"/>
    <w:rsid w:val="001D23D7"/>
    <w:rsid w:val="001E56D1"/>
    <w:rsid w:val="001F0E22"/>
    <w:rsid w:val="001F7A41"/>
    <w:rsid w:val="001F7DFD"/>
    <w:rsid w:val="00216FF6"/>
    <w:rsid w:val="00227ED3"/>
    <w:rsid w:val="0025073B"/>
    <w:rsid w:val="002532B3"/>
    <w:rsid w:val="0029283E"/>
    <w:rsid w:val="002A1B51"/>
    <w:rsid w:val="002A3A9A"/>
    <w:rsid w:val="002C2591"/>
    <w:rsid w:val="002C2AF7"/>
    <w:rsid w:val="002D0993"/>
    <w:rsid w:val="002D3CBF"/>
    <w:rsid w:val="002D6F8F"/>
    <w:rsid w:val="002E03C4"/>
    <w:rsid w:val="002E18D1"/>
    <w:rsid w:val="002F1069"/>
    <w:rsid w:val="003061FC"/>
    <w:rsid w:val="003105D0"/>
    <w:rsid w:val="00326408"/>
    <w:rsid w:val="0032653B"/>
    <w:rsid w:val="003370B5"/>
    <w:rsid w:val="00341CAE"/>
    <w:rsid w:val="003522DD"/>
    <w:rsid w:val="00363C91"/>
    <w:rsid w:val="003640C6"/>
    <w:rsid w:val="003816B0"/>
    <w:rsid w:val="003850DC"/>
    <w:rsid w:val="003862CC"/>
    <w:rsid w:val="003879A9"/>
    <w:rsid w:val="00387A4B"/>
    <w:rsid w:val="0039018F"/>
    <w:rsid w:val="00392AAA"/>
    <w:rsid w:val="00393657"/>
    <w:rsid w:val="00395EA0"/>
    <w:rsid w:val="00397AA5"/>
    <w:rsid w:val="003B5EDA"/>
    <w:rsid w:val="003C13BC"/>
    <w:rsid w:val="003C58F2"/>
    <w:rsid w:val="003D0269"/>
    <w:rsid w:val="003E4851"/>
    <w:rsid w:val="004027CE"/>
    <w:rsid w:val="0040720E"/>
    <w:rsid w:val="00417FDC"/>
    <w:rsid w:val="00421271"/>
    <w:rsid w:val="00437920"/>
    <w:rsid w:val="0045149F"/>
    <w:rsid w:val="00453C32"/>
    <w:rsid w:val="00455568"/>
    <w:rsid w:val="00477571"/>
    <w:rsid w:val="00482113"/>
    <w:rsid w:val="00482CF4"/>
    <w:rsid w:val="00482EA1"/>
    <w:rsid w:val="00492B75"/>
    <w:rsid w:val="0049450B"/>
    <w:rsid w:val="004B75F8"/>
    <w:rsid w:val="004C6825"/>
    <w:rsid w:val="004E1191"/>
    <w:rsid w:val="004E2D70"/>
    <w:rsid w:val="004E6FCB"/>
    <w:rsid w:val="004F3DDE"/>
    <w:rsid w:val="00516D0A"/>
    <w:rsid w:val="00517F70"/>
    <w:rsid w:val="0052061E"/>
    <w:rsid w:val="00527CB1"/>
    <w:rsid w:val="005300EB"/>
    <w:rsid w:val="00535F72"/>
    <w:rsid w:val="005413EA"/>
    <w:rsid w:val="00542D73"/>
    <w:rsid w:val="0056344C"/>
    <w:rsid w:val="005654D5"/>
    <w:rsid w:val="005663E7"/>
    <w:rsid w:val="00566AD1"/>
    <w:rsid w:val="00566D99"/>
    <w:rsid w:val="00567174"/>
    <w:rsid w:val="00575F03"/>
    <w:rsid w:val="005A284F"/>
    <w:rsid w:val="005A7A57"/>
    <w:rsid w:val="005B4C18"/>
    <w:rsid w:val="005B5918"/>
    <w:rsid w:val="005C2223"/>
    <w:rsid w:val="005C5415"/>
    <w:rsid w:val="005E165F"/>
    <w:rsid w:val="005E17B8"/>
    <w:rsid w:val="005E1E86"/>
    <w:rsid w:val="005E2AD2"/>
    <w:rsid w:val="005E7BB6"/>
    <w:rsid w:val="005F0601"/>
    <w:rsid w:val="0060444E"/>
    <w:rsid w:val="00605DBB"/>
    <w:rsid w:val="00613056"/>
    <w:rsid w:val="006170D3"/>
    <w:rsid w:val="0062060E"/>
    <w:rsid w:val="006337B8"/>
    <w:rsid w:val="006349A5"/>
    <w:rsid w:val="0063616A"/>
    <w:rsid w:val="0063794C"/>
    <w:rsid w:val="006552F0"/>
    <w:rsid w:val="00662976"/>
    <w:rsid w:val="00666C2B"/>
    <w:rsid w:val="00681CBD"/>
    <w:rsid w:val="00691BE5"/>
    <w:rsid w:val="006926DC"/>
    <w:rsid w:val="00694301"/>
    <w:rsid w:val="00694357"/>
    <w:rsid w:val="00697F5A"/>
    <w:rsid w:val="006A22F2"/>
    <w:rsid w:val="006A342E"/>
    <w:rsid w:val="006A6D92"/>
    <w:rsid w:val="006C7E10"/>
    <w:rsid w:val="006C7F47"/>
    <w:rsid w:val="006D7325"/>
    <w:rsid w:val="006F11A6"/>
    <w:rsid w:val="007062ED"/>
    <w:rsid w:val="00713958"/>
    <w:rsid w:val="00720002"/>
    <w:rsid w:val="00724208"/>
    <w:rsid w:val="00767862"/>
    <w:rsid w:val="00772158"/>
    <w:rsid w:val="00776326"/>
    <w:rsid w:val="007910B2"/>
    <w:rsid w:val="007921EA"/>
    <w:rsid w:val="007C4A81"/>
    <w:rsid w:val="007D0820"/>
    <w:rsid w:val="007D4D60"/>
    <w:rsid w:val="007E0A1B"/>
    <w:rsid w:val="007E33FD"/>
    <w:rsid w:val="007F0E8F"/>
    <w:rsid w:val="007F120F"/>
    <w:rsid w:val="0080490A"/>
    <w:rsid w:val="00810E0B"/>
    <w:rsid w:val="00813D67"/>
    <w:rsid w:val="00816871"/>
    <w:rsid w:val="008246B7"/>
    <w:rsid w:val="00827826"/>
    <w:rsid w:val="00845F95"/>
    <w:rsid w:val="0084665E"/>
    <w:rsid w:val="00847178"/>
    <w:rsid w:val="00855868"/>
    <w:rsid w:val="00874EE9"/>
    <w:rsid w:val="008958CD"/>
    <w:rsid w:val="008A11DB"/>
    <w:rsid w:val="008A14BD"/>
    <w:rsid w:val="008A1F6E"/>
    <w:rsid w:val="008B2BA5"/>
    <w:rsid w:val="008B388B"/>
    <w:rsid w:val="008B4BEA"/>
    <w:rsid w:val="008B7A79"/>
    <w:rsid w:val="008D1DC6"/>
    <w:rsid w:val="00905E2E"/>
    <w:rsid w:val="009127B8"/>
    <w:rsid w:val="0093035B"/>
    <w:rsid w:val="00931A13"/>
    <w:rsid w:val="00934FB0"/>
    <w:rsid w:val="00936C3B"/>
    <w:rsid w:val="009376E2"/>
    <w:rsid w:val="00944C5C"/>
    <w:rsid w:val="00950A50"/>
    <w:rsid w:val="00962586"/>
    <w:rsid w:val="00963B57"/>
    <w:rsid w:val="009951E6"/>
    <w:rsid w:val="009958FB"/>
    <w:rsid w:val="009B108A"/>
    <w:rsid w:val="009B23BA"/>
    <w:rsid w:val="009C01C5"/>
    <w:rsid w:val="009C6B97"/>
    <w:rsid w:val="009C760C"/>
    <w:rsid w:val="009D3CEB"/>
    <w:rsid w:val="009E10BA"/>
    <w:rsid w:val="00A041F5"/>
    <w:rsid w:val="00A100AB"/>
    <w:rsid w:val="00A110BF"/>
    <w:rsid w:val="00A2255F"/>
    <w:rsid w:val="00A23129"/>
    <w:rsid w:val="00A23B7C"/>
    <w:rsid w:val="00A244FA"/>
    <w:rsid w:val="00A31086"/>
    <w:rsid w:val="00A5206F"/>
    <w:rsid w:val="00A523F5"/>
    <w:rsid w:val="00A6785E"/>
    <w:rsid w:val="00A731C5"/>
    <w:rsid w:val="00A74DC1"/>
    <w:rsid w:val="00A808A8"/>
    <w:rsid w:val="00A8469E"/>
    <w:rsid w:val="00A92DD9"/>
    <w:rsid w:val="00A94B3F"/>
    <w:rsid w:val="00AA2316"/>
    <w:rsid w:val="00AA38AB"/>
    <w:rsid w:val="00AA40F3"/>
    <w:rsid w:val="00AA741A"/>
    <w:rsid w:val="00AB521B"/>
    <w:rsid w:val="00AC2128"/>
    <w:rsid w:val="00AD547D"/>
    <w:rsid w:val="00AD7E50"/>
    <w:rsid w:val="00AE1704"/>
    <w:rsid w:val="00AE1DEE"/>
    <w:rsid w:val="00AE2561"/>
    <w:rsid w:val="00AE3E1F"/>
    <w:rsid w:val="00AE5EF7"/>
    <w:rsid w:val="00AF136F"/>
    <w:rsid w:val="00AF1945"/>
    <w:rsid w:val="00AF4F30"/>
    <w:rsid w:val="00B019C2"/>
    <w:rsid w:val="00B15039"/>
    <w:rsid w:val="00B23CB4"/>
    <w:rsid w:val="00B379F9"/>
    <w:rsid w:val="00B52006"/>
    <w:rsid w:val="00B53B46"/>
    <w:rsid w:val="00B57A4B"/>
    <w:rsid w:val="00B70800"/>
    <w:rsid w:val="00B74183"/>
    <w:rsid w:val="00B9107B"/>
    <w:rsid w:val="00B919AB"/>
    <w:rsid w:val="00B932CB"/>
    <w:rsid w:val="00B962CD"/>
    <w:rsid w:val="00B9673C"/>
    <w:rsid w:val="00BA51EA"/>
    <w:rsid w:val="00BC0BC5"/>
    <w:rsid w:val="00BC2FFF"/>
    <w:rsid w:val="00BD349E"/>
    <w:rsid w:val="00BE29C1"/>
    <w:rsid w:val="00BE30BE"/>
    <w:rsid w:val="00C01375"/>
    <w:rsid w:val="00C06243"/>
    <w:rsid w:val="00C074C0"/>
    <w:rsid w:val="00C2771A"/>
    <w:rsid w:val="00C37442"/>
    <w:rsid w:val="00C4189C"/>
    <w:rsid w:val="00C50EE1"/>
    <w:rsid w:val="00C65716"/>
    <w:rsid w:val="00C82C0C"/>
    <w:rsid w:val="00C83FEE"/>
    <w:rsid w:val="00C8505C"/>
    <w:rsid w:val="00C86D28"/>
    <w:rsid w:val="00C924AE"/>
    <w:rsid w:val="00C94189"/>
    <w:rsid w:val="00C95A0B"/>
    <w:rsid w:val="00CA3B4B"/>
    <w:rsid w:val="00CA5722"/>
    <w:rsid w:val="00CA6182"/>
    <w:rsid w:val="00CD6DB7"/>
    <w:rsid w:val="00CE534B"/>
    <w:rsid w:val="00CF02FB"/>
    <w:rsid w:val="00CF0AA4"/>
    <w:rsid w:val="00CF2FB4"/>
    <w:rsid w:val="00D1766B"/>
    <w:rsid w:val="00D22C0C"/>
    <w:rsid w:val="00D3364F"/>
    <w:rsid w:val="00D33C39"/>
    <w:rsid w:val="00D34875"/>
    <w:rsid w:val="00D403EA"/>
    <w:rsid w:val="00D40769"/>
    <w:rsid w:val="00D561CE"/>
    <w:rsid w:val="00D57C99"/>
    <w:rsid w:val="00D64395"/>
    <w:rsid w:val="00D65E3B"/>
    <w:rsid w:val="00D8708F"/>
    <w:rsid w:val="00D93C4B"/>
    <w:rsid w:val="00D95B9A"/>
    <w:rsid w:val="00DB1693"/>
    <w:rsid w:val="00DB5547"/>
    <w:rsid w:val="00DC7B2E"/>
    <w:rsid w:val="00DD0A1D"/>
    <w:rsid w:val="00DD5DF8"/>
    <w:rsid w:val="00DE1F7C"/>
    <w:rsid w:val="00DE3CD5"/>
    <w:rsid w:val="00DF10A6"/>
    <w:rsid w:val="00E01D52"/>
    <w:rsid w:val="00E020E5"/>
    <w:rsid w:val="00E032DD"/>
    <w:rsid w:val="00E113A5"/>
    <w:rsid w:val="00E14507"/>
    <w:rsid w:val="00E17859"/>
    <w:rsid w:val="00E2236A"/>
    <w:rsid w:val="00E37492"/>
    <w:rsid w:val="00E52DD9"/>
    <w:rsid w:val="00E5704F"/>
    <w:rsid w:val="00E5792C"/>
    <w:rsid w:val="00E77F1A"/>
    <w:rsid w:val="00E81214"/>
    <w:rsid w:val="00E8321E"/>
    <w:rsid w:val="00E86743"/>
    <w:rsid w:val="00E86ED9"/>
    <w:rsid w:val="00E8719F"/>
    <w:rsid w:val="00E91C96"/>
    <w:rsid w:val="00E96B75"/>
    <w:rsid w:val="00EA1B7D"/>
    <w:rsid w:val="00EA3B9E"/>
    <w:rsid w:val="00EA6A25"/>
    <w:rsid w:val="00EB2647"/>
    <w:rsid w:val="00ED357A"/>
    <w:rsid w:val="00ED7215"/>
    <w:rsid w:val="00ED7F12"/>
    <w:rsid w:val="00EE26C8"/>
    <w:rsid w:val="00EF1C6A"/>
    <w:rsid w:val="00EF44D4"/>
    <w:rsid w:val="00F05CC4"/>
    <w:rsid w:val="00F1025A"/>
    <w:rsid w:val="00F13E35"/>
    <w:rsid w:val="00F256D2"/>
    <w:rsid w:val="00F4487E"/>
    <w:rsid w:val="00F503B0"/>
    <w:rsid w:val="00F5153C"/>
    <w:rsid w:val="00F519F7"/>
    <w:rsid w:val="00F53571"/>
    <w:rsid w:val="00F6322F"/>
    <w:rsid w:val="00F66DA1"/>
    <w:rsid w:val="00F80461"/>
    <w:rsid w:val="00F85A8D"/>
    <w:rsid w:val="00FA4831"/>
    <w:rsid w:val="00FA57C8"/>
    <w:rsid w:val="00FB508B"/>
    <w:rsid w:val="00FB7F49"/>
    <w:rsid w:val="00FD5B1E"/>
    <w:rsid w:val="00FD6179"/>
    <w:rsid w:val="00FD6ED7"/>
    <w:rsid w:val="00FF51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4C9A8D48"/>
  <w15:docId w15:val="{78F01534-4E04-F749-9C37-619C2B535B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Theme="minorEastAsia" w:hAnsi="Calibri" w:cs="Calibri"/>
        <w:sz w:val="24"/>
        <w:szCs w:val="24"/>
        <w:lang w:val="en-US" w:eastAsia="ja-JP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customStyle="1" w:styleId="a">
    <w:name w:val="デフォルト"/>
    <w:rsid w:val="00575F03"/>
    <w:pPr>
      <w:widowControl/>
      <w:pBdr>
        <w:top w:val="nil"/>
        <w:left w:val="nil"/>
        <w:bottom w:val="nil"/>
        <w:right w:val="nil"/>
        <w:between w:val="nil"/>
        <w:bar w:val="nil"/>
      </w:pBdr>
      <w:jc w:val="left"/>
    </w:pPr>
    <w:rPr>
      <w:rFonts w:ascii="ヒラギノ角ゴ ProN W3" w:eastAsia="Arial Unicode MS" w:hAnsi="ヒラギノ角ゴ ProN W3" w:cs="Arial Unicode MS"/>
      <w:color w:val="000000"/>
      <w:sz w:val="22"/>
      <w:szCs w:val="22"/>
      <w:bdr w:val="nil"/>
      <w14:textOutline w14:w="0" w14:cap="flat" w14:cmpd="sng" w14:algn="ctr">
        <w14:noFill/>
        <w14:prstDash w14:val="solid"/>
        <w14:bevel/>
      </w14:textOutline>
    </w:rPr>
  </w:style>
  <w:style w:type="character" w:styleId="LineNumber">
    <w:name w:val="line number"/>
    <w:basedOn w:val="DefaultParagraphFont"/>
    <w:uiPriority w:val="99"/>
    <w:semiHidden/>
    <w:unhideWhenUsed/>
    <w:rsid w:val="00575F03"/>
  </w:style>
  <w:style w:type="paragraph" w:styleId="ListParagraph">
    <w:name w:val="List Paragraph"/>
    <w:basedOn w:val="Normal"/>
    <w:uiPriority w:val="34"/>
    <w:qFormat/>
    <w:rsid w:val="00C50EE1"/>
    <w:pPr>
      <w:ind w:leftChars="400" w:left="840"/>
    </w:pPr>
  </w:style>
  <w:style w:type="paragraph" w:styleId="Footer">
    <w:name w:val="footer"/>
    <w:basedOn w:val="Normal"/>
    <w:link w:val="FooterChar"/>
    <w:uiPriority w:val="99"/>
    <w:unhideWhenUsed/>
    <w:rsid w:val="00F519F7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F519F7"/>
  </w:style>
  <w:style w:type="paragraph" w:customStyle="1" w:styleId="EndNoteBibliographyTitle">
    <w:name w:val="EndNote Bibliography Title"/>
    <w:basedOn w:val="Normal"/>
    <w:link w:val="EndNoteBibliographyTitle0"/>
    <w:rsid w:val="00542D73"/>
    <w:pPr>
      <w:jc w:val="center"/>
    </w:pPr>
  </w:style>
  <w:style w:type="character" w:customStyle="1" w:styleId="EndNoteBibliographyTitle0">
    <w:name w:val="EndNote Bibliography Title (文字)"/>
    <w:basedOn w:val="DefaultParagraphFont"/>
    <w:link w:val="EndNoteBibliographyTitle"/>
    <w:rsid w:val="00542D73"/>
  </w:style>
  <w:style w:type="paragraph" w:customStyle="1" w:styleId="EndNoteBibliography">
    <w:name w:val="EndNote Bibliography"/>
    <w:basedOn w:val="Normal"/>
    <w:link w:val="EndNoteBibliography0"/>
    <w:rsid w:val="00542D73"/>
  </w:style>
  <w:style w:type="character" w:customStyle="1" w:styleId="EndNoteBibliography0">
    <w:name w:val="EndNote Bibliography (文字)"/>
    <w:basedOn w:val="DefaultParagraphFont"/>
    <w:link w:val="EndNoteBibliography"/>
    <w:rsid w:val="00542D73"/>
  </w:style>
  <w:style w:type="paragraph" w:styleId="BalloonText">
    <w:name w:val="Balloon Text"/>
    <w:basedOn w:val="Normal"/>
    <w:link w:val="BalloonTextChar"/>
    <w:uiPriority w:val="99"/>
    <w:semiHidden/>
    <w:unhideWhenUsed/>
    <w:rsid w:val="003816B0"/>
    <w:rPr>
      <w:rFonts w:ascii="MS Mincho" w:eastAsia="MS Mincho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16B0"/>
    <w:rPr>
      <w:rFonts w:ascii="MS Mincho" w:eastAsia="MS Mincho"/>
      <w:sz w:val="18"/>
      <w:szCs w:val="18"/>
    </w:rPr>
  </w:style>
  <w:style w:type="paragraph" w:styleId="Revision">
    <w:name w:val="Revision"/>
    <w:hidden/>
    <w:uiPriority w:val="99"/>
    <w:semiHidden/>
    <w:rsid w:val="00027DC6"/>
    <w:pPr>
      <w:widowControl/>
      <w:jc w:val="left"/>
    </w:pPr>
  </w:style>
  <w:style w:type="character" w:styleId="Strong">
    <w:name w:val="Strong"/>
    <w:basedOn w:val="DefaultParagraphFont"/>
    <w:uiPriority w:val="22"/>
    <w:qFormat/>
    <w:rsid w:val="00112CD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063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7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222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30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452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31B615A-D901-3844-9B71-0EDF0863C6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6</TotalTime>
  <Pages>9</Pages>
  <Words>6652</Words>
  <Characters>37920</Characters>
  <Application>Microsoft Office Word</Application>
  <DocSecurity>0</DocSecurity>
  <Lines>316</Lines>
  <Paragraphs>8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44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Nam Nguyen</cp:lastModifiedBy>
  <cp:revision>9</cp:revision>
  <dcterms:created xsi:type="dcterms:W3CDTF">2021-02-07T12:31:00Z</dcterms:created>
  <dcterms:modified xsi:type="dcterms:W3CDTF">2021-02-19T18:05:00Z</dcterms:modified>
</cp:coreProperties>
</file>